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B85F3C" w:rsidP="002B4BDA">
      <w:pPr>
        <w:pStyle w:val="Untertitel"/>
        <w:rPr>
          <w:b/>
        </w:rPr>
      </w:pPr>
      <w:r w:rsidRPr="00257D83">
        <w:rPr>
          <w:noProof/>
          <w:lang w:val="en-US" w:eastAsia="en-US"/>
        </w:rPr>
        <mc:AlternateContent>
          <mc:Choice Requires="wps">
            <w:drawing>
              <wp:anchor distT="0" distB="0" distL="114300" distR="114300" simplePos="0" relativeHeight="251658240" behindDoc="0" locked="0" layoutInCell="1" allowOverlap="1" wp14:anchorId="60CC8B3E" wp14:editId="2206B81F">
                <wp:simplePos x="0" y="0"/>
                <wp:positionH relativeFrom="column">
                  <wp:posOffset>-1781175</wp:posOffset>
                </wp:positionH>
                <wp:positionV relativeFrom="margin">
                  <wp:posOffset>937894</wp:posOffset>
                </wp:positionV>
                <wp:extent cx="7533005" cy="2999105"/>
                <wp:effectExtent l="0" t="0" r="10795" b="10795"/>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2999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0CC8B3E" id="_x0000_t202" coordsize="21600,21600" o:spt="202" path="m,l,21600r21600,l21600,xe">
                <v:stroke joinstyle="miter"/>
                <v:path gradientshapeok="t" o:connecttype="rect"/>
              </v:shapetype>
              <v:shape id="Textfeld 1" o:spid="_x0000_s1026" type="#_x0000_t202" style="position:absolute;left:0;text-align:left;margin-left:-140.25pt;margin-top:73.85pt;width:593.15pt;height:236.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" filled="f" stroked="f">
                <v:textbox inset="0,0,0,0">
                  <w:txbxContent>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72576" behindDoc="0" locked="0" layoutInCell="1" allowOverlap="1" wp14:anchorId="46B55C02" wp14:editId="3697A5AC">
                <wp:simplePos x="0" y="0"/>
                <wp:positionH relativeFrom="column">
                  <wp:posOffset>-1786255</wp:posOffset>
                </wp:positionH>
                <wp:positionV relativeFrom="margin">
                  <wp:posOffset>4549775</wp:posOffset>
                </wp:positionV>
                <wp:extent cx="7533005" cy="388620"/>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620"/>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6B55C02" id="Textfeld 5" o:spid="_x0000_s1027" type="#_x0000_t202" style="position:absolute;left:0;text-align:left;margin-left:-140.65pt;margin-top:358.25pt;width:593.15pt;height:30.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66432" behindDoc="0" locked="0" layoutInCell="1" allowOverlap="1" wp14:anchorId="72BB955E" wp14:editId="215E27D8">
                <wp:simplePos x="0" y="0"/>
                <wp:positionH relativeFrom="column">
                  <wp:posOffset>-1786255</wp:posOffset>
                </wp:positionH>
                <wp:positionV relativeFrom="margin">
                  <wp:posOffset>4037965</wp:posOffset>
                </wp:positionV>
                <wp:extent cx="7533005" cy="509270"/>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270"/>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2BB955E" id="Textfeld 2" o:spid="_x0000_s1028" type="#_x0000_t202" style="position:absolute;left:0;text-align:left;margin-left:-140.65pt;margin-top:317.95pt;width:593.15pt;height:40.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56190" behindDoc="0" locked="0" layoutInCell="1" allowOverlap="1" wp14:anchorId="3B93954E" wp14:editId="27D396A5">
                <wp:simplePos x="0" y="0"/>
                <wp:positionH relativeFrom="column">
                  <wp:posOffset>-1783715</wp:posOffset>
                </wp:positionH>
                <wp:positionV relativeFrom="paragraph">
                  <wp:posOffset>3938583</wp:posOffset>
                </wp:positionV>
                <wp:extent cx="7533005" cy="612140"/>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14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1AA2D6" id="Rechteck 4" o:spid="_x0000_s1026" style="position:absolute;margin-left:-140.45pt;margin-top:310.1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 xml:space="preserve">Prof. Dr. Sabine </w:t>
                            </w:r>
                            <w:proofErr w:type="spellStart"/>
                            <w:r>
                              <w:rPr>
                                <w:rFonts w:ascii="Roboto Thin" w:hAnsi="Roboto Thin"/>
                                <w:sz w:val="22"/>
                                <w:szCs w:val="24"/>
                              </w:rPr>
                              <w:t>Müllenbach</w:t>
                            </w:r>
                            <w:proofErr w:type="spellEnd"/>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 xml:space="preserve">Prof. Dr. Sabine </w:t>
                      </w:r>
                      <w:proofErr w:type="spellStart"/>
                      <w:r>
                        <w:rPr>
                          <w:rFonts w:ascii="Roboto Thin" w:hAnsi="Roboto Thin"/>
                          <w:sz w:val="22"/>
                          <w:szCs w:val="24"/>
                        </w:rPr>
                        <w:t>Müllenbach</w:t>
                      </w:r>
                      <w:proofErr w:type="spellEnd"/>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9D57F3">
        <w:rPr>
          <w:rStyle w:val="Funotenzeichen"/>
        </w:rPr>
        <w:footnoteReference w:id="1"/>
      </w:r>
      <w:r w:rsidR="00A40862" w:rsidRPr="00257D83">
        <w:t xml:space="preserve"> </w:t>
      </w:r>
      <w:r w:rsidRPr="00257D83">
        <w:t xml:space="preserve">erklärt. Dieser Artikel </w:t>
      </w:r>
      <w:r w:rsidR="000C7179">
        <w:t>so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w:t>
      </w:r>
      <w:r w:rsidR="004F19DF">
        <w:t>Hyperlinks</w:t>
      </w:r>
      <w:r w:rsidRPr="00257D83">
        <w:t xml:space="preserve"> (3) Graphenstruktur, (4) die Trennung von Fakt und Interpretation und </w:t>
      </w:r>
      <w:r w:rsidR="007A1146">
        <w:t>(5)</w:t>
      </w:r>
      <w:r w:rsidR="004B5658">
        <w:t xml:space="preserve"> </w:t>
      </w:r>
      <w:r w:rsidRPr="00257D83">
        <w:t>die Open World Assumption (Offene-Welt-Annahme).</w:t>
      </w:r>
    </w:p>
    <w:p w:rsidR="008953FA" w:rsidRPr="00257D83" w:rsidRDefault="006041D0" w:rsidP="00B643FD">
      <w:r w:rsidRPr="00257D83">
        <w:t>Keines dieser Paradigmen ist ausschließlich im</w:t>
      </w:r>
      <w:r w:rsidR="00ED11D6">
        <w:t xml:space="preserve"> Kontext von Semantic Web </w:t>
      </w:r>
      <w:r w:rsidRPr="00257D83">
        <w:t xml:space="preserve">zu finden. </w:t>
      </w:r>
      <w:r w:rsidR="00A40862" w:rsidRPr="00257D83">
        <w:t>Im Gegenteil:</w:t>
      </w:r>
      <w:r w:rsidRPr="00257D83">
        <w:t xml:space="preserve"> </w:t>
      </w:r>
      <w:r w:rsidR="006F0C9A">
        <w:t>Die</w:t>
      </w:r>
      <w:r w:rsidR="007A1146">
        <w:t xml:space="preserve"> Konzepte</w:t>
      </w:r>
      <w:r w:rsidR="00A40862" w:rsidRPr="00257D83">
        <w:t xml:space="preserve"> haben </w:t>
      </w:r>
      <w:r w:rsidRPr="00257D83">
        <w:t>ihren Ursprung</w:t>
      </w:r>
      <w:r w:rsidR="006F0C9A">
        <w:t xml:space="preserve"> </w:t>
      </w:r>
      <w:r w:rsidRPr="00257D83">
        <w:t xml:space="preserve">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66C25">
        <w:t xml:space="preserve"> </w:t>
      </w:r>
      <w:r w:rsidR="00270CE4" w:rsidRPr="00257D83">
        <w:t xml:space="preserve">Semantic Web, </w:t>
      </w:r>
      <w:proofErr w:type="spellStart"/>
      <w:r w:rsidR="00270CE4" w:rsidRPr="00257D83">
        <w:t>Linked</w:t>
      </w:r>
      <w:proofErr w:type="spellEnd"/>
      <w:r w:rsidR="00270CE4" w:rsidRPr="00257D83">
        <w:t xml:space="preserve"> Data, </w:t>
      </w:r>
      <w:r w:rsidR="00266C25">
        <w:t xml:space="preserve">Hyperlinks, Hypertext,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Assumption, </w:t>
      </w:r>
      <w:r w:rsidR="0011793A" w:rsidRPr="00257D83">
        <w:t>Graphen</w:t>
      </w:r>
      <w:r w:rsidR="0007113C" w:rsidRPr="00257D83">
        <w:t>struktur</w:t>
      </w:r>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Open World Assumption</w:t>
      </w:r>
      <w:bookmarkStart w:id="2" w:name="_Toc401910721"/>
    </w:p>
    <w:p w:rsidR="004B16E6" w:rsidRDefault="004B16E6" w:rsidP="00BB7E39">
      <w:pPr>
        <w:tabs>
          <w:tab w:val="left" w:pos="1440"/>
        </w:tabs>
      </w:pPr>
      <w:r>
        <w:t>CWA</w:t>
      </w:r>
      <w:r>
        <w:tab/>
      </w:r>
      <w:proofErr w:type="spellStart"/>
      <w:r>
        <w:t>Closed</w:t>
      </w:r>
      <w:proofErr w:type="spellEnd"/>
      <w:r>
        <w:t xml:space="preserve"> World Assumption</w:t>
      </w:r>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48006E" w:rsidP="00E25A0E">
      <w:r>
        <w:t>Dies</w:t>
      </w:r>
      <w:r w:rsidR="00A20B65">
        <w:t xml:space="preserve"> ist </w:t>
      </w:r>
      <w:r w:rsidR="00D60D0A">
        <w:t xml:space="preserve">offensichtlich </w:t>
      </w:r>
      <w:r w:rsidR="00A20B65">
        <w:t>eine Aufforderung sich</w:t>
      </w:r>
      <w:r w:rsidR="00BF579E" w:rsidRPr="00257D83">
        <w:t xml:space="preserve"> mit </w:t>
      </w:r>
      <w:r w:rsidR="006F0C49" w:rsidRPr="00257D83">
        <w:t>anderen, neuen</w:t>
      </w:r>
      <w:r w:rsidR="00BF579E" w:rsidRPr="00257D83">
        <w:t xml:space="preserve"> Werkzeugen</w:t>
      </w:r>
      <w:r w:rsidR="00A20B65">
        <w:t xml:space="preserve"> zu beschäftigen</w:t>
      </w:r>
      <w:r w:rsidR="00BF579E" w:rsidRPr="00257D83">
        <w:t xml:space="preserve">.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w:t>
      </w:r>
      <w:r w:rsidR="006E215E">
        <w:t>eine Metapher</w:t>
      </w:r>
      <w:r w:rsidR="00BF579E" w:rsidRPr="00257D83">
        <w:t xml:space="preserve">: </w:t>
      </w:r>
      <w:r w:rsidR="00E25A0E" w:rsidRPr="00257D83">
        <w:t>Oberflächlich</w:t>
      </w:r>
      <w:r w:rsidR="00A20B65">
        <w:t xml:space="preserve"> verstanden</w:t>
      </w:r>
      <w:r w:rsidR="00D60D0A">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rsidR="00D60D0A">
        <w:t xml:space="preserve">enkweisen und Weltan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zlichen Ideen hinter ihnen sind beständiger und für das Verständnis wichtiger.</w:t>
      </w:r>
      <w:r w:rsidR="00D60D0A">
        <w:t xml:space="preserve"> Deshalb wird sich</w:t>
      </w:r>
      <w:r w:rsidR="00D60D0A" w:rsidRPr="00257D83">
        <w:t xml:space="preserve"> dieser Artikel mehr auf das „Warum?“ </w:t>
      </w:r>
      <w:r w:rsidR="00D60D0A">
        <w:t>konzentrie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3" w:name="_Ref402525794"/>
      <w:r w:rsidRPr="00257D83">
        <w:t>Mensch-Computer-Kooperation</w:t>
      </w:r>
      <w:bookmarkEnd w:id="3"/>
    </w:p>
    <w:p w:rsidR="00AD4420" w:rsidRPr="00257D83" w:rsidRDefault="00AD4420" w:rsidP="00E35DA7">
      <w:r w:rsidRPr="00257D83">
        <w:t>Es ist nicht mehr zu verleugnen, dass es einige Gebiete gibt</w:t>
      </w:r>
      <w:r w:rsidR="00D60D0A">
        <w:t>,</w:t>
      </w:r>
      <w:r w:rsidRPr="00257D83">
        <w:t xml:space="preserve"> in denen Computer</w:t>
      </w:r>
      <w:r w:rsidR="000D130F">
        <w:t xml:space="preserve"> mittlerweile</w:t>
      </w:r>
      <w:r w:rsidRPr="00257D83">
        <w:t xml:space="preserve"> erheblich besser und effizienter arbeiten als Menschen. </w:t>
      </w:r>
      <w:r w:rsidR="000D130F">
        <w:t>E</w:t>
      </w:r>
      <w:r w:rsidR="00D60D0A">
        <w:t>s</w:t>
      </w:r>
      <w:r w:rsidRPr="00257D83">
        <w:t xml:space="preserve"> k</w:t>
      </w:r>
      <w:r w:rsidR="00D60D0A">
        <w:t>ann</w:t>
      </w:r>
      <w:r w:rsidR="000D130F">
        <w:t xml:space="preserve"> allerdings</w:t>
      </w:r>
      <w:r w:rsidR="00D60D0A">
        <w:t xml:space="preserve"> auch umgekehrt argumentiert werden</w:t>
      </w:r>
      <w:r w:rsidRPr="00257D83">
        <w:t>: Trotz allen Fortschritten in der KI Forschung gibt es viele Bereiche</w:t>
      </w:r>
      <w:r w:rsidR="00D60D0A">
        <w:t>,</w:t>
      </w:r>
      <w:r w:rsidRPr="00257D83">
        <w:t xml:space="preserv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w:t>
      </w:r>
      <w:r w:rsidR="009D57F3">
        <w:rPr>
          <w:rStyle w:val="Funotenzeichen"/>
        </w:rPr>
        <w:footnoteReference w:id="2"/>
      </w:r>
      <w:r w:rsidR="003D6316" w:rsidRPr="00257D83">
        <w:t xml:space="preserve">. </w:t>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eschreiben, nicht aber </w:t>
      </w:r>
      <w:r w:rsidR="00D60D0A">
        <w:t>deren</w:t>
      </w:r>
      <w:r w:rsidR="003D3E48" w:rsidRPr="00257D83">
        <w:t xml:space="preserve"> Inhalt.</w:t>
      </w:r>
    </w:p>
    <w:p w:rsidR="004C0BD3" w:rsidRDefault="003D3E48" w:rsidP="00710BCA">
      <w:r w:rsidRPr="00257D83">
        <w:lastRenderedPageBreak/>
        <w:t>Semantic Web</w:t>
      </w:r>
      <w:r w:rsidR="00077CE0">
        <w:t xml:space="preserve"> Technologien</w:t>
      </w:r>
      <w:r w:rsidRPr="00257D83">
        <w:t xml:space="preserve"> </w:t>
      </w:r>
      <w:r w:rsidR="00077CE0">
        <w:t>wollen</w:t>
      </w:r>
      <w:r w:rsidRPr="00257D83">
        <w:t xml:space="preserve">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Annotation“ deutet an, dass der bereits bestehende Inhalt durch maschinenlesbare Informationen</w:t>
      </w:r>
      <w:r w:rsidR="000F5BEC">
        <w:t xml:space="preserve"> zusätzlich</w:t>
      </w:r>
      <w:r w:rsidR="004C0BD3">
        <w:t xml:space="preserve">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 xml:space="preserve">intelligentere Ergebnisse </w:t>
      </w:r>
      <w:r w:rsidR="0065661B">
        <w:t>berechnen</w:t>
      </w:r>
      <w:r w:rsidR="00AC296B">
        <w:t>.</w:t>
      </w:r>
      <w:r>
        <w:t xml:space="preserve"> Wissen</w:t>
      </w:r>
      <w:r w:rsidR="00AC296B">
        <w:t xml:space="preserve"> kann</w:t>
      </w:r>
      <w:r>
        <w:t xml:space="preserve"> aus verschiedenen Quellen neu kombiniert und evaluiert werden</w:t>
      </w:r>
      <w:r w:rsidR="00AC296B">
        <w:t xml:space="preserve">. </w:t>
      </w:r>
      <w:r w:rsidR="00F96E3B">
        <w:t>Dieses Konzept kann</w:t>
      </w:r>
      <w:r w:rsidR="00AC296B">
        <w:t xml:space="preserve"> auch eine neue Generation von Webdiensten ermöglichen, die noch kooperativer zusam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mmerziell)</w:t>
      </w:r>
      <w:r w:rsidRPr="00257D83">
        <w:t xml:space="preserve"> interessant bis wichtig, da sie bessere SEO und Integration mit diesen Anbietern verspricht. Die Nutzer profitieren von den neuen Angeboten und Services</w:t>
      </w:r>
      <w:r w:rsidR="00DC7E62">
        <w:t>,</w:t>
      </w:r>
      <w:r w:rsidRPr="00257D83">
        <w:t xml:space="preserve"> die aufgrund dieser Technologie möglich oder besser geworden sind.</w:t>
      </w:r>
    </w:p>
    <w:p w:rsidR="00864B67" w:rsidRPr="00257D83" w:rsidRDefault="00BF53BB" w:rsidP="00710BCA">
      <w:r w:rsidRPr="00257D83">
        <w:t>Schema.org</w:t>
      </w:r>
      <w:r w:rsidR="009D57F3">
        <w:rPr>
          <w:rStyle w:val="Funotenzeichen"/>
        </w:rPr>
        <w:footnoteReference w:id="3"/>
      </w:r>
      <w:r w:rsidRPr="00257D83">
        <w:t xml:space="preserve"> ist</w:t>
      </w:r>
      <w:r w:rsidR="00F137AC">
        <w:t xml:space="preserve"> ein</w:t>
      </w:r>
      <w:r w:rsidR="00F96E3B">
        <w:t xml:space="preserve"> </w:t>
      </w:r>
      <w:r w:rsidRPr="00257D83">
        <w:t>Projekt von Goo</w:t>
      </w:r>
      <w:r w:rsidR="00F137AC">
        <w:t>gle, Yahoo, Microsoft</w:t>
      </w:r>
      <w:r w:rsidR="00DC7E62">
        <w:t xml:space="preserve"> </w:t>
      </w:r>
      <w:r w:rsidR="00291547">
        <w:t xml:space="preserve">und </w:t>
      </w:r>
      <w:proofErr w:type="spellStart"/>
      <w:r w:rsidR="00F137AC">
        <w:t>Yandex</w:t>
      </w:r>
      <w:proofErr w:type="spellEnd"/>
      <w:r w:rsidR="00DC7E62">
        <w:t>, da</w:t>
      </w:r>
      <w:r w:rsidRPr="00257D83">
        <w:t xml:space="preserve">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OpenGraph</w:t>
      </w:r>
      <w:r w:rsidR="009D57F3">
        <w:rPr>
          <w:rStyle w:val="Funotenzeichen"/>
        </w:rPr>
        <w:footnoteReference w:id="4"/>
      </w:r>
      <w:r w:rsidR="00E962F5" w:rsidRPr="00257D83">
        <w:t>.</w:t>
      </w:r>
    </w:p>
    <w:p w:rsidR="00A5676A" w:rsidRPr="00257D83" w:rsidRDefault="00A5676A" w:rsidP="00710BCA">
      <w:r w:rsidRPr="00257D83">
        <w:t xml:space="preserve">Auch </w:t>
      </w:r>
      <w:r w:rsidR="00484083">
        <w:t xml:space="preserve">im Bereich </w:t>
      </w:r>
      <w:r w:rsidRPr="00257D83">
        <w:t xml:space="preserve">Forschung und Industrie </w:t>
      </w:r>
      <w:r w:rsidR="00484083">
        <w:t>wurden</w:t>
      </w:r>
      <w:r w:rsidRPr="00257D83">
        <w:t xml:space="preserve"> Semantic Web Technologien </w:t>
      </w:r>
      <w:r w:rsidR="007A56FB">
        <w:t>aufgegriffen</w:t>
      </w:r>
      <w:r w:rsidRPr="00257D83">
        <w:t xml:space="preserve"> um übergreifende Standards zu schaffen, wie etwa das SKOS Modell</w:t>
      </w:r>
      <w:r w:rsidR="009D57F3">
        <w:rPr>
          <w:rStyle w:val="Funotenzeichen"/>
        </w:rPr>
        <w:footnoteReference w:id="5"/>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 xml:space="preserve">Aktuell gibt es viele unterschiedliche Semantic Web </w:t>
      </w:r>
      <w:proofErr w:type="spellStart"/>
      <w:r w:rsidRPr="00257D83">
        <w:t>Datenserialisationsformate</w:t>
      </w:r>
      <w:proofErr w:type="spellEnd"/>
      <w:r w:rsidRPr="00257D83">
        <w:t xml:space="preserve">, </w:t>
      </w:r>
      <w:r w:rsidR="00562E45">
        <w:t>viele</w:t>
      </w:r>
      <w:r w:rsidRPr="00257D83">
        <w:t xml:space="preserve"> von ihnen vom W3C standardisiert. Größere Verbreitung haben </w:t>
      </w:r>
      <w:proofErr w:type="spellStart"/>
      <w:r w:rsidRPr="00257D83">
        <w:t>RDFa</w:t>
      </w:r>
      <w:proofErr w:type="spellEnd"/>
      <w:r w:rsidR="009D57F3">
        <w:rPr>
          <w:rStyle w:val="Funotenzeichen"/>
        </w:rPr>
        <w:footnoteReference w:id="6"/>
      </w:r>
      <w:r w:rsidRPr="00257D83">
        <w:t xml:space="preserve"> und </w:t>
      </w:r>
      <w:proofErr w:type="spellStart"/>
      <w:r w:rsidRPr="00257D83">
        <w:t>Microdata</w:t>
      </w:r>
      <w:proofErr w:type="spellEnd"/>
      <w:r w:rsidR="009D57F3">
        <w:rPr>
          <w:rStyle w:val="Funotenzeichen"/>
        </w:rPr>
        <w:footnoteReference w:id="7"/>
      </w:r>
      <w:r w:rsidRPr="00257D83">
        <w:t>, die beide auf XML basieren. Steigende Verbreitung hat aktuell JSON-</w:t>
      </w:r>
      <w:r w:rsidR="00291547">
        <w:t>LD</w:t>
      </w:r>
      <w:r w:rsidR="00291547">
        <w:rPr>
          <w:rStyle w:val="Funotenzeichen"/>
        </w:rPr>
        <w:footnoteReference w:id="8"/>
      </w:r>
      <w:r w:rsidRPr="00257D83">
        <w:t xml:space="preserve">, das auf dem einfachen JSON Datenformat aufbaut. Als </w:t>
      </w:r>
      <w:r w:rsidR="00233FCC">
        <w:t>textbasiertes Format ist Turtle</w:t>
      </w:r>
      <w:r w:rsidR="00233FCC">
        <w:rPr>
          <w:rStyle w:val="Funotenzeichen"/>
        </w:rPr>
        <w:footnoteReference w:id="9"/>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Konzept: RDF</w:t>
      </w:r>
      <w:r w:rsidR="00440CC5">
        <w:rPr>
          <w:rStyle w:val="Funotenzeichen"/>
        </w:rPr>
        <w:footnoteReference w:id="10"/>
      </w:r>
      <w:r w:rsidR="00E223C9">
        <w:t xml:space="preserve">. Auf dieses wird im Abschnitt </w:t>
      </w:r>
      <w:r w:rsidR="00DE1EDE">
        <w:fldChar w:fldCharType="begin"/>
      </w:r>
      <w:r w:rsidR="00DE1EDE">
        <w:instrText xml:space="preserve"> REF _Ref402597633 \r \h </w:instrText>
      </w:r>
      <w:r w:rsidR="00DE1EDE">
        <w:fldChar w:fldCharType="separate"/>
      </w:r>
      <w:r w:rsidR="009A234C">
        <w:t>2.2</w:t>
      </w:r>
      <w:r w:rsidR="00DE1EDE">
        <w:fldChar w:fldCharType="end"/>
      </w:r>
      <w:r w:rsidR="00A76086">
        <w:t xml:space="preserve"> </w:t>
      </w:r>
      <w:r w:rsidR="00E223C9">
        <w:t>tiefer eingegangen.</w:t>
      </w:r>
    </w:p>
    <w:p w:rsidR="007D05F7" w:rsidRPr="00257D83" w:rsidRDefault="00C43765" w:rsidP="007D05F7">
      <w:pPr>
        <w:pStyle w:val="berschrift2"/>
      </w:pPr>
      <w:bookmarkStart w:id="13" w:name="_Ref402597633"/>
      <w:r>
        <w:t>Hyperlinks</w:t>
      </w:r>
      <w:bookmarkEnd w:id="13"/>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w:t>
      </w:r>
      <w:proofErr w:type="spellStart"/>
      <w:r w:rsidR="008F4644" w:rsidRPr="00257D83">
        <w:t>Memex</w:t>
      </w:r>
      <w:proofErr w:type="spellEnd"/>
      <w:r w:rsidR="008F4644" w:rsidRPr="00257D83">
        <w:t xml:space="preserve"> </w:t>
      </w:r>
      <w:r w:rsidR="00257D83" w:rsidRPr="00257D83">
        <w:t>zurückreich</w:t>
      </w:r>
      <w:r w:rsidR="00B75DE7">
        <w:t>t</w:t>
      </w:r>
      <w:r w:rsidR="009D57F3">
        <w:rPr>
          <w:rStyle w:val="Funotenzeichen"/>
        </w:rPr>
        <w:footnoteReference w:id="11"/>
      </w:r>
      <w:r w:rsidR="00B75DE7">
        <w:t xml:space="preserve"> </w:t>
      </w:r>
      <w:r w:rsidR="007A1146">
        <w:t>und waren wichtiger</w:t>
      </w:r>
      <w:r w:rsidR="003E7950">
        <w:t xml:space="preserve"> </w:t>
      </w:r>
      <w:r w:rsidR="00257D83" w:rsidRPr="00257D83">
        <w:t>Bestandteil der</w:t>
      </w:r>
      <w:r w:rsidR="006F48AF">
        <w:t xml:space="preserve"> in den 60er Jahren entstehenden</w:t>
      </w:r>
      <w:r w:rsidR="00257D83" w:rsidRPr="00257D83">
        <w:t xml:space="preserve"> Hypertext Systeme</w:t>
      </w:r>
      <w:r w:rsidR="009D57F3">
        <w:rPr>
          <w:rStyle w:val="Funotenzeichen"/>
        </w:rPr>
        <w:footnoteReference w:id="12"/>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rknüpfung, die URI (Unique </w:t>
      </w:r>
      <w:proofErr w:type="spellStart"/>
      <w:r w:rsidR="00C43765">
        <w:t>Resource</w:t>
      </w:r>
      <w:proofErr w:type="spellEnd"/>
      <w:r w:rsidR="00C43765">
        <w:t xml:space="preserve"> Identifier)</w:t>
      </w:r>
      <w:r w:rsidR="00516267">
        <w:t xml:space="preserve"> gemeint. URIs identifizi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xml:space="preserve">. Falls mehrere Ziele möglich sind, spricht man davon, dass ein Link eine beliebige </w:t>
      </w:r>
      <w:proofErr w:type="spellStart"/>
      <w:r w:rsidR="00B2633A">
        <w:t>Arität</w:t>
      </w:r>
      <w:proofErr w:type="spellEnd"/>
      <w:r w:rsidR="00B2633A">
        <w:t xml:space="preserve"> haben kann</w:t>
      </w:r>
      <w:r w:rsidR="009D57F3">
        <w:rPr>
          <w:rStyle w:val="Funotenzeichen"/>
        </w:rPr>
        <w:footnoteReference w:id="13"/>
      </w:r>
      <w:r w:rsidR="00C43765">
        <w:t xml:space="preserve">. Meist kommt eine Relation, die die Beziehung zwi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w:t>
      </w:r>
      <w:r w:rsidR="008E5E8E">
        <w:t>direktional</w:t>
      </w:r>
      <w:r w:rsidR="00C43765">
        <w:t xml:space="preserve">,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i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w:t>
      </w:r>
      <w:r w:rsidR="00CC0432">
        <w:t xml:space="preserve">Dies macht das Setzen von Links unkompliziert, der Preis dafür sind allerdings „tote“ Links. </w:t>
      </w:r>
      <w:r w:rsidR="006F48AF">
        <w:t xml:space="preserve">Rückblickend </w:t>
      </w:r>
      <w:r w:rsidR="00FE0020">
        <w:t>wird</w:t>
      </w:r>
      <w:r w:rsidR="006F48AF">
        <w:t xml:space="preserve"> diese Entscheidung</w:t>
      </w:r>
      <w:r w:rsidR="00FE0020">
        <w:t xml:space="preserve"> mit</w:t>
      </w:r>
      <w:r w:rsidR="006F48AF">
        <w:t xml:space="preserve"> für den Erfolg des Webs verantwortlich gemacht</w:t>
      </w:r>
      <w:r w:rsidR="009D57F3">
        <w:rPr>
          <w:rStyle w:val="Funotenzeichen"/>
        </w:rPr>
        <w:footnoteReference w:id="14"/>
      </w:r>
      <w:r w:rsidR="006F48AF">
        <w:t xml:space="preserve">. </w:t>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t xml:space="preserve">Links können als </w:t>
      </w:r>
      <w:r w:rsidR="00EF0700">
        <w:t>Tripels</w:t>
      </w:r>
      <w:r>
        <w:t xml:space="preserve"> verstanden werden: Quelle</w:t>
      </w:r>
      <w:r w:rsidR="00CC0432">
        <w:t xml:space="preserve"> -</w:t>
      </w:r>
      <w:r>
        <w:t xml:space="preserve"> Relation </w:t>
      </w:r>
      <w:r w:rsidR="00CC0432">
        <w:t>-</w:t>
      </w:r>
      <w:r>
        <w:t xml:space="preserve"> Ziel. </w:t>
      </w:r>
      <w:r w:rsidR="00CC0432">
        <w:t xml:space="preserve">In der Graphentheorie wird auch oft von </w:t>
      </w:r>
      <w:proofErr w:type="spellStart"/>
      <w:r w:rsidR="00CC0432">
        <w:t>Node</w:t>
      </w:r>
      <w:proofErr w:type="spellEnd"/>
      <w:r w:rsidR="00CC0432">
        <w:t xml:space="preserve"> - Edge - </w:t>
      </w:r>
      <w:proofErr w:type="spellStart"/>
      <w:r w:rsidR="00CC0432">
        <w:t>Node</w:t>
      </w:r>
      <w:proofErr w:type="spellEnd"/>
      <w:r w:rsidR="00CC0432">
        <w:t xml:space="preserve"> gesprochen. Im </w:t>
      </w:r>
      <w:r>
        <w:t xml:space="preserve">Semantic Web wird </w:t>
      </w:r>
      <w:r w:rsidR="00391225">
        <w:t>daraus das Konzept von RDF, das</w:t>
      </w:r>
      <w:r>
        <w:t xml:space="preserve"> </w:t>
      </w:r>
      <w:r w:rsidR="00E223C9">
        <w:t>diese in eine minimale grammatische Aus</w:t>
      </w:r>
      <w:r w:rsidR="00CC0432">
        <w:t>sage umformuliert: Subjekt -</w:t>
      </w:r>
      <w:r w:rsidR="00E223C9">
        <w:t xml:space="preserve"> Prädikat </w:t>
      </w:r>
      <w:r w:rsidR="00CC0432">
        <w:t xml:space="preserve">- </w:t>
      </w:r>
      <w:r w:rsidR="00E223C9">
        <w:t xml:space="preserve">Objekt. </w:t>
      </w:r>
      <w:r w:rsidR="00F231EE">
        <w:t>(</w:t>
      </w:r>
      <w:r w:rsidR="00CC0432">
        <w:t xml:space="preserve">Beispiel: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1F1276" w:rsidRDefault="00CC0432" w:rsidP="00CC0432">
      <w:r>
        <w:lastRenderedPageBreak/>
        <w:t xml:space="preserve">Jedes Element dieses Triples ist </w:t>
      </w:r>
      <w:proofErr w:type="gramStart"/>
      <w:r>
        <w:t>eine</w:t>
      </w:r>
      <w:proofErr w:type="gramEnd"/>
      <w:r>
        <w:t xml:space="preserve"> URI. Diese können nicht nur verwendet werden um Adressen zu Webseiten anzugeben. </w:t>
      </w:r>
      <w:r w:rsidR="0014785E">
        <w:t>Sie können auch auf abstrakte D</w:t>
      </w:r>
      <w:r>
        <w:t>inge oder Beziehungen verweisen:</w:t>
      </w:r>
    </w:p>
    <w:p w:rsidR="001F1276" w:rsidRDefault="001F1276" w:rsidP="001F1276">
      <w:pPr>
        <w:pStyle w:val="Zitat"/>
      </w:pPr>
      <w:bookmarkStart w:id="18" w:name="_CTVK0016f19eea0a6af4903a3c80325e63d11e3"/>
      <w:r w:rsidRPr="001F1276">
        <w:t xml:space="preserve">A Uniform </w:t>
      </w:r>
      <w:proofErr w:type="spellStart"/>
      <w:r w:rsidRPr="001F1276">
        <w:t>Resource</w:t>
      </w:r>
      <w:proofErr w:type="spellEnd"/>
      <w:r w:rsidRPr="001F1276">
        <w:t xml:space="preserve"> Identifier (URI) </w:t>
      </w:r>
      <w:proofErr w:type="spellStart"/>
      <w:r w:rsidRPr="001F1276">
        <w:t>is</w:t>
      </w:r>
      <w:proofErr w:type="spellEnd"/>
      <w:r w:rsidRPr="001F1276">
        <w:t xml:space="preserve"> a </w:t>
      </w:r>
      <w:proofErr w:type="spellStart"/>
      <w:r w:rsidRPr="001F1276">
        <w:t>compact</w:t>
      </w:r>
      <w:proofErr w:type="spellEnd"/>
      <w:r w:rsidRPr="001F1276">
        <w:t xml:space="preserve"> </w:t>
      </w:r>
      <w:proofErr w:type="spellStart"/>
      <w:r w:rsidRPr="001F1276">
        <w:t>sequence</w:t>
      </w:r>
      <w:proofErr w:type="spellEnd"/>
      <w:r w:rsidRPr="001F1276">
        <w:t xml:space="preserve"> </w:t>
      </w:r>
      <w:proofErr w:type="spellStart"/>
      <w:r w:rsidRPr="001F1276">
        <w:t>of</w:t>
      </w:r>
      <w:proofErr w:type="spellEnd"/>
      <w:r w:rsidRPr="001F1276">
        <w:t xml:space="preserve"> </w:t>
      </w:r>
      <w:proofErr w:type="spellStart"/>
      <w:r w:rsidRPr="001F1276">
        <w:t>characters</w:t>
      </w:r>
      <w:proofErr w:type="spellEnd"/>
      <w:r w:rsidRPr="001F1276">
        <w:t xml:space="preserve"> </w:t>
      </w:r>
      <w:proofErr w:type="spellStart"/>
      <w:r w:rsidRPr="001F1276">
        <w:t>that</w:t>
      </w:r>
      <w:proofErr w:type="spellEnd"/>
      <w:r w:rsidRPr="001F1276">
        <w:t xml:space="preserve"> </w:t>
      </w:r>
      <w:proofErr w:type="spellStart"/>
      <w:r w:rsidRPr="001F1276">
        <w:t>identifies</w:t>
      </w:r>
      <w:proofErr w:type="spellEnd"/>
      <w:r w:rsidRPr="001F1276">
        <w:t xml:space="preserve"> an </w:t>
      </w:r>
      <w:proofErr w:type="spellStart"/>
      <w:r w:rsidRPr="001F1276">
        <w:t>abstract</w:t>
      </w:r>
      <w:proofErr w:type="spellEnd"/>
      <w:r w:rsidRPr="001F1276">
        <w:t xml:space="preserve"> </w:t>
      </w:r>
      <w:proofErr w:type="spellStart"/>
      <w:r w:rsidRPr="001F1276">
        <w:t>or</w:t>
      </w:r>
      <w:proofErr w:type="spellEnd"/>
      <w:r w:rsidRPr="001F1276">
        <w:t xml:space="preserve"> </w:t>
      </w:r>
      <w:proofErr w:type="spellStart"/>
      <w:r w:rsidRPr="001F1276">
        <w:t>physical</w:t>
      </w:r>
      <w:proofErr w:type="spellEnd"/>
      <w:r w:rsidRPr="001F1276">
        <w:t xml:space="preserve"> </w:t>
      </w:r>
      <w:proofErr w:type="spellStart"/>
      <w:r w:rsidRPr="001F1276">
        <w:t>resource</w:t>
      </w:r>
      <w:proofErr w:type="spellEnd"/>
      <w:r w:rsidRPr="001F1276">
        <w:t>.</w:t>
      </w:r>
      <w:r w:rsidR="009D57F3">
        <w:rPr>
          <w:rStyle w:val="Funotenzeichen"/>
        </w:rPr>
        <w:footnoteReference w:id="15"/>
      </w:r>
      <w:r w:rsidRPr="001F1276">
        <w:t xml:space="preserve"> </w:t>
      </w:r>
      <w:bookmarkEnd w:id="18"/>
    </w:p>
    <w:p w:rsidR="00C43765" w:rsidRDefault="009717C9" w:rsidP="00710BCA">
      <w:r>
        <w:t>Der Begriff „</w:t>
      </w:r>
      <w:proofErr w:type="spellStart"/>
      <w:r>
        <w:t>Resource</w:t>
      </w:r>
      <w:proofErr w:type="spellEnd"/>
      <w:r>
        <w:t xml:space="preserve">“ wird hier also </w:t>
      </w:r>
      <w:r w:rsidR="00CC0432">
        <w:t>ausgeweite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F37D4A" w:rsidRDefault="00FC66CE" w:rsidP="00710BCA">
      <w:r>
        <w:rPr>
          <w:noProof/>
        </w:rPr>
        <mc:AlternateContent>
          <mc:Choice Requires="wps">
            <w:drawing>
              <wp:anchor distT="0" distB="0" distL="114300" distR="114300" simplePos="0" relativeHeight="251684864" behindDoc="0" locked="0" layoutInCell="1" allowOverlap="1" wp14:anchorId="0ECC8E8C" wp14:editId="58853D24">
                <wp:simplePos x="0" y="0"/>
                <wp:positionH relativeFrom="column">
                  <wp:posOffset>0</wp:posOffset>
                </wp:positionH>
                <wp:positionV relativeFrom="paragraph">
                  <wp:posOffset>1592580</wp:posOffset>
                </wp:positionV>
                <wp:extent cx="4157980" cy="635"/>
                <wp:effectExtent l="0" t="0" r="0" b="0"/>
                <wp:wrapSquare wrapText="bothSides"/>
                <wp:docPr id="10" name="Textfeld 10"/>
                <wp:cNvGraphicFramePr/>
                <a:graphic xmlns:a="http://schemas.openxmlformats.org/drawingml/2006/main">
                  <a:graphicData uri="http://schemas.microsoft.com/office/word/2010/wordprocessingShape">
                    <wps:wsp>
                      <wps:cNvSpPr txBox="1"/>
                      <wps:spPr>
                        <a:xfrm>
                          <a:off x="0" y="0"/>
                          <a:ext cx="4157980" cy="635"/>
                        </a:xfrm>
                        <a:prstGeom prst="rect">
                          <a:avLst/>
                        </a:prstGeom>
                        <a:solidFill>
                          <a:prstClr val="white"/>
                        </a:solidFill>
                        <a:ln>
                          <a:noFill/>
                        </a:ln>
                        <a:effectLst/>
                      </wps:spPr>
                      <wps:txbx>
                        <w:txbxContent>
                          <w:p w:rsidR="00FC66CE" w:rsidRPr="00FD154A" w:rsidRDefault="00FC66CE" w:rsidP="00FC66CE">
                            <w:pPr>
                              <w:pStyle w:val="Beschriftung"/>
                              <w:rPr>
                                <w:noProof/>
                              </w:rPr>
                            </w:pPr>
                            <w:r>
                              <w:t xml:space="preserve">Abbildung </w:t>
                            </w:r>
                            <w:fldSimple w:instr=" SEQ Abbildung \* ARABIC ">
                              <w:r w:rsidR="009A234C">
                                <w:rPr>
                                  <w:noProof/>
                                </w:rPr>
                                <w:t>1</w:t>
                              </w:r>
                            </w:fldSimple>
                            <w:r>
                              <w:t>: RDF Trip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CC8E8C" id="Textfeld 10" o:spid="_x0000_s1033" type="#_x0000_t202" style="position:absolute;left:0;text-align:left;margin-left:0;margin-top:125.4pt;width:327.4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" stroked="f">
                <v:textbox style="mso-fit-shape-to-text:t" inset="0,0,0,0">
                  <w:txbxContent>
                    <w:p w:rsidR="00FC66CE" w:rsidRPr="00FD154A" w:rsidRDefault="00FC66CE" w:rsidP="00FC66CE">
                      <w:pPr>
                        <w:pStyle w:val="Beschriftung"/>
                        <w:rPr>
                          <w:noProof/>
                        </w:rPr>
                      </w:pPr>
                      <w:r>
                        <w:t xml:space="preserve">Abbildung </w:t>
                      </w:r>
                      <w:fldSimple w:instr=" SEQ Abbildung \* ARABIC ">
                        <w:r w:rsidR="009A234C">
                          <w:rPr>
                            <w:noProof/>
                          </w:rPr>
                          <w:t>1</w:t>
                        </w:r>
                      </w:fldSimple>
                      <w:r>
                        <w:t>: RDF Triples</w:t>
                      </w:r>
                    </w:p>
                  </w:txbxContent>
                </v:textbox>
                <w10:wrap type="square"/>
              </v:shape>
            </w:pict>
          </mc:Fallback>
        </mc:AlternateContent>
      </w:r>
      <w:r w:rsidR="00F37D4A">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226.65pt;width:327.4pt;height:67.25pt;z-index:251680768;mso-position-horizontal-relative:margin;mso-position-vertical-relative:margin">
            <v:imagedata r:id="rId8" o:title="2014-12-30_-_09-26-11"/>
            <w10:wrap type="square" anchorx="margin" anchory="margin"/>
          </v:shape>
        </w:pict>
      </w:r>
      <w:r w:rsidR="005C5244">
        <w:t xml:space="preserve">Somit </w:t>
      </w:r>
      <w:r w:rsidR="00900890">
        <w:t>wird</w:t>
      </w:r>
      <w:r w:rsidR="005C5244">
        <w:t xml:space="preserve"> aus einem einfachen, </w:t>
      </w:r>
      <w:r w:rsidR="00900890">
        <w:t>alltäglichen</w:t>
      </w:r>
      <w:r w:rsidR="005C5244">
        <w:t xml:space="preserve"> Konzept </w:t>
      </w:r>
      <w:r w:rsidR="00B34A9D">
        <w:t xml:space="preserve">des aktuellen Webs </w:t>
      </w:r>
      <w:r w:rsidR="005C5244">
        <w:t>die Grundlage für eine maschinen</w:t>
      </w:r>
      <w:r w:rsidR="00900890">
        <w:t>lesbare</w:t>
      </w:r>
      <w:r w:rsidR="005C5244">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9A234C">
        <w:t>2.1</w:t>
      </w:r>
      <w:r w:rsidR="00900890">
        <w:fldChar w:fldCharType="end"/>
      </w:r>
      <w:r w:rsidR="00242ABB">
        <w:t xml:space="preserve"> </w:t>
      </w:r>
      <w:r w:rsidR="00900890">
        <w:t>erwähnte semantische Annotation</w:t>
      </w:r>
      <w:r w:rsidR="005C5244">
        <w:t>.</w:t>
      </w:r>
    </w:p>
    <w:p w:rsidR="00B529BC" w:rsidRDefault="00B529BC" w:rsidP="00B529BC">
      <w:pPr>
        <w:pStyle w:val="berschrift3"/>
      </w:pPr>
      <w:r>
        <w:t>Technischer Hintergrund</w:t>
      </w:r>
    </w:p>
    <w:p w:rsidR="00A173E2" w:rsidRPr="00A173E2" w:rsidRDefault="007A1146" w:rsidP="00A173E2">
      <w:r>
        <w:t>URIs</w:t>
      </w:r>
      <w:r w:rsidR="009D57F3">
        <w:rPr>
          <w:rStyle w:val="Funotenzeichen"/>
        </w:rPr>
        <w:footnoteReference w:id="16"/>
      </w:r>
      <w:r w:rsidR="00B529BC">
        <w:t xml:space="preserve"> wurden vom der IETF standardisiert. Eine </w:t>
      </w:r>
      <w:r w:rsidR="00E40F9E">
        <w:t>lesenswerte</w:t>
      </w:r>
      <w:r w:rsidR="00B529BC">
        <w:t xml:space="preserve"> Zusammenfassung (und Symbiose) verschiedener älterer Hypertext Systeme ist das Dexter Modell</w:t>
      </w:r>
      <w:r w:rsidR="009D57F3">
        <w:rPr>
          <w:rStyle w:val="Funotenzeichen"/>
        </w:rPr>
        <w:footnoteReference w:id="17"/>
      </w:r>
      <w:r w:rsidR="00B529BC">
        <w:t xml:space="preserve">. </w:t>
      </w:r>
      <w:bookmarkStart w:id="22" w:name="_Ref402534114"/>
    </w:p>
    <w:p w:rsidR="00710BCA" w:rsidRPr="00257D83" w:rsidRDefault="00B259A3" w:rsidP="00A173E2">
      <w:pPr>
        <w:pStyle w:val="berschrift2"/>
      </w:pPr>
      <w:bookmarkStart w:id="23" w:name="_Ref403147129"/>
      <w:r>
        <w:t>Graphen</w:t>
      </w:r>
      <w:bookmarkEnd w:id="22"/>
      <w:r w:rsidR="00D94118">
        <w:t>struktur</w:t>
      </w:r>
      <w:bookmarkEnd w:id="23"/>
    </w:p>
    <w:p w:rsidR="002D6FD7" w:rsidRDefault="002D6FD7" w:rsidP="0064641C">
      <w:r>
        <w:t>Es gibt eine Vielzahl von Datenstrukturen: Von einfachen Listen über Tabellen und Baumstrukturen 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 xml:space="preserve">integrieren. </w:t>
      </w:r>
    </w:p>
    <w:p w:rsidR="0064641C" w:rsidRDefault="002D6FD7" w:rsidP="0064641C">
      <w:r>
        <w:t xml:space="preserve">Ein einfaches Gedankenexperiment zeigt dies: Sobald zwei Baumstrukturen miteinander verbunden werden </w:t>
      </w:r>
      <w:r w:rsidR="00E5653F">
        <w:t>entstehen schnell</w:t>
      </w:r>
      <w:r>
        <w:t xml:space="preserve"> zirkuläre Referenzen</w:t>
      </w:r>
      <w:r w:rsidR="00E5653F">
        <w:t>. Werden diese</w:t>
      </w:r>
      <w:r>
        <w:t xml:space="preserve"> aufgelöst erhält</w:t>
      </w:r>
      <w:r w:rsidR="00E5653F">
        <w:t xml:space="preserve"> man</w:t>
      </w:r>
      <w:r>
        <w:t xml:space="preserve"> einen Graphen</w:t>
      </w:r>
      <w:r w:rsidR="009D57F3">
        <w:rPr>
          <w:rStyle w:val="Funotenzeichen"/>
        </w:rPr>
        <w:footnoteReference w:id="18"/>
      </w:r>
      <w:r w:rsidR="00E5653F">
        <w:t xml:space="preserve"> und bricht damit die ursprüngliche Datenstruktur</w:t>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lastRenderedPageBreak/>
        <w:t xml:space="preserve">Man könnte die These aufstellen, dass die meisten Strukturen in der Welt graphenorientiert sind, wie etwa </w:t>
      </w:r>
      <w:r w:rsidR="00AE773F">
        <w:t>das</w:t>
      </w:r>
      <w:r>
        <w:t xml:space="preserve"> Gehirn, soziale </w:t>
      </w:r>
      <w:r w:rsidR="00AE773F">
        <w:t>Gefüge</w:t>
      </w:r>
      <w:r>
        <w:t>, das Ökosystem. Aus Gründen der Vereinfachung und Abstraktion werden sie</w:t>
      </w:r>
      <w:r w:rsidR="00E5653F">
        <w:t xml:space="preserve"> jedoch meist</w:t>
      </w:r>
      <w:r>
        <w:t xml:space="preserve"> auf Bäume und einfachere Strukturen (</w:t>
      </w:r>
      <w:r w:rsidR="00E5653F">
        <w:t xml:space="preserve">bewusst </w:t>
      </w:r>
      <w:r>
        <w:t>oder unbewusst) reduziert</w:t>
      </w:r>
      <w:r w:rsidR="00E5653F">
        <w:t xml:space="preserve">, um die Komplexität zu managen. Ein Beispiel hierfür wären </w:t>
      </w:r>
      <w:proofErr w:type="spellStart"/>
      <w:r w:rsidR="00E5653F">
        <w:t>Unternehmenshierachien</w:t>
      </w:r>
      <w:proofErr w:type="spellEnd"/>
      <w:r w:rsidR="00E5653F">
        <w:t>, die oft als Bäume aufgestellt werden. In der Realität sind die Beziehungen der Menschen in einem Unternehmen deutlich komplexer und entsprechen am ehesten einem Netzwerk.</w:t>
      </w:r>
    </w:p>
    <w:p w:rsidR="00587BB9" w:rsidRDefault="001C30A6" w:rsidP="0064641C">
      <w:r>
        <w:t>D</w:t>
      </w:r>
      <w:r w:rsidR="00D26D8F">
        <w:t>iese</w:t>
      </w:r>
      <w:r>
        <w:t xml:space="preserve"> Vereinfachung </w:t>
      </w:r>
      <w:r w:rsidR="004F0E65">
        <w:t xml:space="preserve">kann auch problematische Seiten haben: Es </w:t>
      </w:r>
      <w:r w:rsidR="00E9689F">
        <w:t>kommt zu Informationsverlust</w:t>
      </w:r>
      <w:r>
        <w:t>. D</w:t>
      </w:r>
      <w:r w:rsidR="004F0E65">
        <w:t xml:space="preserve">ie Reduktion auf einen kleineren Nenner </w:t>
      </w:r>
      <w:r w:rsidR="00D26D8F">
        <w:t xml:space="preserve">zwingt Design und Strukturentscheidungen auf, die meist subjek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t>Deswegen kann es sinnvoll sein die Komplexität einer Graphenstruktur in Kauf zu nehmen</w:t>
      </w:r>
      <w:r w:rsidR="001C30A6">
        <w:t xml:space="preserve"> -</w:t>
      </w:r>
      <w:r w:rsidR="004A5610">
        <w:t xml:space="preserve"> vor allem</w:t>
      </w:r>
      <w:r>
        <w:t xml:space="preserve"> wenn die Daten ihrer Natur nach graphenorientiert sind. </w:t>
      </w:r>
    </w:p>
    <w:p w:rsidR="00AB4F5A" w:rsidRDefault="00AB4F5A" w:rsidP="0064641C">
      <w:r>
        <w:t xml:space="preserve">Das Semantic Web ist graphenorientiert. RDF Triples bestehen aus URIs. Sobald mehrere Aussagen (Triples) sich auf </w:t>
      </w:r>
      <w:r w:rsidR="00DF0FAC">
        <w:t>den gleichen</w:t>
      </w:r>
      <w:r>
        <w:t xml:space="preserve"> URI bezieh</w:t>
      </w:r>
      <w:r w:rsidR="00E9689F">
        <w:t>en</w:t>
      </w:r>
      <w:r w:rsidR="007908B9">
        <w:t xml:space="preserve">, verknüpfen sich diese Aussagen zu einem gerichtetem, benannten </w:t>
      </w:r>
      <w:r w:rsidR="00266C25">
        <w:t>Multigraphen</w:t>
      </w:r>
      <w:r w:rsidR="009D57F3">
        <w:rPr>
          <w:rStyle w:val="Funotenzeichen"/>
        </w:rPr>
        <w:footnoteReference w:id="19"/>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4A5610" w:rsidRDefault="004A5610" w:rsidP="0064641C">
      <w:r>
        <w:t xml:space="preserve">Da </w:t>
      </w:r>
      <w:proofErr w:type="spellStart"/>
      <w:r>
        <w:t>Graphendatenbanken</w:t>
      </w:r>
      <w:proofErr w:type="spellEnd"/>
      <w:r>
        <w:t xml:space="preserve"> schemalos sind, werden sie als NoSQL Datenbank</w:t>
      </w:r>
      <w:r w:rsidR="008A36E1">
        <w:t>en</w:t>
      </w:r>
      <w:r>
        <w:t xml:space="preserve"> eingeordnet.</w:t>
      </w:r>
    </w:p>
    <w:p w:rsidR="00547ED0" w:rsidRPr="00257D83" w:rsidRDefault="00B259A3" w:rsidP="00547ED0">
      <w:pPr>
        <w:pStyle w:val="berschrift3"/>
      </w:pPr>
      <w:r>
        <w:t>Technischer Hintergrund</w:t>
      </w:r>
    </w:p>
    <w:p w:rsidR="00252AA7" w:rsidRDefault="00252AA7" w:rsidP="00252AA7">
      <w:r>
        <w:t xml:space="preserve">Die Graphenstruktur des Semantic Webs kann über die verschiedenen RDF </w:t>
      </w:r>
      <w:proofErr w:type="spellStart"/>
      <w:r>
        <w:t>Serialisierungsformate</w:t>
      </w:r>
      <w:proofErr w:type="spellEnd"/>
      <w:r>
        <w:t xml:space="preserve"> mit </w:t>
      </w:r>
      <w:r w:rsidR="00E9689F">
        <w:t>einem</w:t>
      </w:r>
      <w:r>
        <w:t xml:space="preserve"> regulären Webserver ausgeliefert werden. Es gibt allerdings auch dedizierte Datenbanken die auf der Triple</w:t>
      </w:r>
      <w:r w:rsidR="000D2CFB">
        <w:t>-</w:t>
      </w:r>
      <w:r>
        <w:t xml:space="preserve">struktur von RDF aufbauen: </w:t>
      </w:r>
      <w:proofErr w:type="spellStart"/>
      <w:r>
        <w:t>Triplestores</w:t>
      </w:r>
      <w:proofErr w:type="spellEnd"/>
      <w:r>
        <w:t xml:space="preserve">. </w:t>
      </w:r>
    </w:p>
    <w:p w:rsidR="00252AA7" w:rsidRDefault="00252AA7" w:rsidP="00252AA7">
      <w:r>
        <w:t xml:space="preserve">Diese Datenbanken unterstützen </w:t>
      </w:r>
      <w:r w:rsidR="00214875">
        <w:t>üblicherweise die von</w:t>
      </w:r>
      <w:r>
        <w:t xml:space="preserve"> W3C standardisierte</w:t>
      </w:r>
      <w:r w:rsidR="00214875">
        <w:t xml:space="preserve">, </w:t>
      </w:r>
      <w:proofErr w:type="spellStart"/>
      <w:r w:rsidR="00B1760C">
        <w:t>graphenorientierte</w:t>
      </w:r>
      <w:proofErr w:type="spellEnd"/>
      <w:r>
        <w:t xml:space="preserve"> </w:t>
      </w:r>
      <w:r w:rsidR="00214875">
        <w:t>Abfragesprache</w:t>
      </w:r>
      <w:r>
        <w:t xml:space="preserve"> SPARQL</w:t>
      </w:r>
      <w:r w:rsidR="00AF09B4">
        <w:rPr>
          <w:rStyle w:val="Funotenzeichen"/>
        </w:rPr>
        <w:footnoteReference w:id="20"/>
      </w:r>
      <w:r>
        <w:t xml:space="preserve">. </w:t>
      </w:r>
    </w:p>
    <w:p w:rsidR="00FE723F" w:rsidRDefault="00252AA7" w:rsidP="00FE723F">
      <w:r>
        <w:t xml:space="preserve">Auch unabhängig vom Semantic Web </w:t>
      </w:r>
      <w:r w:rsidR="00FE723F">
        <w:t>gewinnen</w:t>
      </w:r>
      <w:r>
        <w:t xml:space="preserve"> </w:t>
      </w:r>
      <w:proofErr w:type="spellStart"/>
      <w:r w:rsidR="007B5171">
        <w:t>Graphendatenbanken</w:t>
      </w:r>
      <w:proofErr w:type="spellEnd"/>
      <w:r>
        <w:t xml:space="preserve"> wie Neo4J</w:t>
      </w:r>
      <w:r w:rsidR="009D57F3">
        <w:rPr>
          <w:rStyle w:val="Funotenzeichen"/>
        </w:rPr>
        <w:footnoteReference w:id="21"/>
      </w:r>
      <w:r>
        <w:t xml:space="preserve">  und </w:t>
      </w:r>
      <w:proofErr w:type="spellStart"/>
      <w:r>
        <w:t>graphenorientierte</w:t>
      </w:r>
      <w:proofErr w:type="spellEnd"/>
      <w:r>
        <w:t xml:space="preserve"> </w:t>
      </w:r>
      <w:r w:rsidR="0075454F">
        <w:t>Abfragesprachen</w:t>
      </w:r>
      <w:r>
        <w:t xml:space="preserve"> wie </w:t>
      </w:r>
      <w:proofErr w:type="spellStart"/>
      <w:r>
        <w:t>Gremlin</w:t>
      </w:r>
      <w:proofErr w:type="spellEnd"/>
      <w:r w:rsidR="009D57F3">
        <w:rPr>
          <w:rStyle w:val="Funotenzeichen"/>
        </w:rPr>
        <w:footnoteReference w:id="22"/>
      </w:r>
      <w:r>
        <w:t xml:space="preserve"> </w:t>
      </w:r>
      <w:r w:rsidR="00FE723F">
        <w:t>aktuell stark an Popularität.</w:t>
      </w:r>
    </w:p>
    <w:p w:rsidR="00710BCA" w:rsidRPr="00257D83" w:rsidRDefault="00FE723F" w:rsidP="00FE723F">
      <w:pPr>
        <w:pStyle w:val="berschrift2"/>
      </w:pPr>
      <w:r>
        <w:lastRenderedPageBreak/>
        <w:t xml:space="preserve"> </w:t>
      </w:r>
      <w:r w:rsidR="00B259A3">
        <w:t>Trennung von Fakt und Interpretation</w:t>
      </w:r>
    </w:p>
    <w:p w:rsidR="00617CAF" w:rsidRDefault="00617CAF" w:rsidP="00617CAF">
      <w:r>
        <w:t xml:space="preserve">In Abschnitt </w:t>
      </w:r>
      <w:r w:rsidR="000D2CFB">
        <w:fldChar w:fldCharType="begin"/>
      </w:r>
      <w:r w:rsidR="000D2CFB">
        <w:instrText xml:space="preserve"> REF _Ref403147129 \r \h </w:instrText>
      </w:r>
      <w:r w:rsidR="000D2CFB">
        <w:fldChar w:fldCharType="separate"/>
      </w:r>
      <w:r w:rsidR="009A234C">
        <w:t>2.3</w:t>
      </w:r>
      <w:r w:rsidR="000D2CFB">
        <w:fldChar w:fldCharType="end"/>
      </w:r>
      <w:r>
        <w:t xml:space="preserve"> wurde bereits erwähnt, dass ein Graph kein Schema bzw. Strukturvorgaben benötigt. Dies macht Graphen zu einem relativ neutralen Datenformat, da Fakten nicht </w:t>
      </w:r>
      <w:r w:rsidR="005A7F36">
        <w:t>erst entsprechend eines Schemas</w:t>
      </w:r>
      <w:r>
        <w:t xml:space="preserve"> transformiert werden müss</w:t>
      </w:r>
      <w:r w:rsidR="008218DC">
        <w:t>en um in die Struktur zu passen</w:t>
      </w:r>
      <w:r>
        <w:t xml:space="preserve">. Im schlechtesten Fall ergeben sich viele isolierte Fakten die nicht miteinander in Zusammenhängen stehen, aber es ist möglich sie </w:t>
      </w:r>
      <w:r w:rsidR="00CC123C">
        <w:t>so zu erfassen.</w:t>
      </w:r>
    </w:p>
    <w:p w:rsidR="00CC123C" w:rsidRDefault="00CC123C" w:rsidP="00617CAF">
      <w:r>
        <w:t>Ein Schema kann allerdings Sinn ergeben um Zusammenhänge aufzuzeigen und herzustellen. Im Semantic Web gibt es ein sehr mächtiges Konzept um dies zu erreichen: Ontologien.</w:t>
      </w:r>
    </w:p>
    <w:p w:rsidR="00CC123C" w:rsidRDefault="00CC123C" w:rsidP="00617CAF">
      <w:r>
        <w:t xml:space="preserve">Ontologien </w:t>
      </w:r>
      <w:r w:rsidR="00DE0B1F">
        <w:t>basieren auf der Beschreibungslogik</w:t>
      </w:r>
      <w:r w:rsidR="009D57F3">
        <w:rPr>
          <w:rStyle w:val="Funotenzeichen"/>
        </w:rPr>
        <w:footnoteReference w:id="23"/>
      </w:r>
      <w:r w:rsidR="00AD1805">
        <w:t xml:space="preserve"> (first-order-</w:t>
      </w:r>
      <w:proofErr w:type="spellStart"/>
      <w:r w:rsidR="00AD1805">
        <w:t>logic</w:t>
      </w:r>
      <w:proofErr w:type="spellEnd"/>
      <w:r w:rsidR="00AD1805">
        <w:t>)</w:t>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F37D4A" w:rsidRDefault="00CC123C" w:rsidP="00617CAF">
      <w:r>
        <w:t>Ein interessanter Aspekt, der hier im Fokus stehen soll</w:t>
      </w:r>
      <w:r w:rsidR="006877C8">
        <w:t>,</w:t>
      </w:r>
      <w:r>
        <w:t xml:space="preserve"> ist folgender: Da die Fakten ohne Schema gespeichert werden können sind sie (relativ) neutral. </w:t>
      </w:r>
      <w:r w:rsidR="00BA2C70">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F37D4A" w:rsidRDefault="00FC66CE" w:rsidP="00617CAF">
      <w:r>
        <w:rPr>
          <w:noProof/>
        </w:rPr>
        <w:pict>
          <v:shape id="_x0000_s1026" type="#_x0000_t75" style="position:absolute;left:0;text-align:left;margin-left:.75pt;margin-top:409.75pt;width:328.75pt;height:64.55pt;z-index:251678720;mso-position-horizontal-relative:margin;mso-position-vertical-relative:margin;mso-width-relative:page;mso-height-relative:page">
            <v:imagedata r:id="rId9" o:title="2014-12-30_-_09-24-00"/>
            <w10:wrap type="square" anchorx="margin" anchory="margin"/>
          </v:shape>
        </w:pict>
      </w:r>
      <w:r>
        <w:rPr>
          <w:noProof/>
        </w:rPr>
        <mc:AlternateContent>
          <mc:Choice Requires="wps">
            <w:drawing>
              <wp:anchor distT="0" distB="0" distL="114300" distR="114300" simplePos="0" relativeHeight="251682816" behindDoc="0" locked="0" layoutInCell="1" allowOverlap="1" wp14:anchorId="1D56C1D8" wp14:editId="245740C8">
                <wp:simplePos x="0" y="0"/>
                <wp:positionH relativeFrom="column">
                  <wp:posOffset>9525</wp:posOffset>
                </wp:positionH>
                <wp:positionV relativeFrom="paragraph">
                  <wp:posOffset>1727200</wp:posOffset>
                </wp:positionV>
                <wp:extent cx="4175125" cy="635"/>
                <wp:effectExtent l="0" t="0" r="0" b="0"/>
                <wp:wrapSquare wrapText="bothSides"/>
                <wp:docPr id="9" name="Textfeld 9"/>
                <wp:cNvGraphicFramePr/>
                <a:graphic xmlns:a="http://schemas.openxmlformats.org/drawingml/2006/main">
                  <a:graphicData uri="http://schemas.microsoft.com/office/word/2010/wordprocessingShape">
                    <wps:wsp>
                      <wps:cNvSpPr txBox="1"/>
                      <wps:spPr>
                        <a:xfrm>
                          <a:off x="0" y="0"/>
                          <a:ext cx="4175125" cy="635"/>
                        </a:xfrm>
                        <a:prstGeom prst="rect">
                          <a:avLst/>
                        </a:prstGeom>
                        <a:solidFill>
                          <a:prstClr val="white"/>
                        </a:solidFill>
                        <a:ln>
                          <a:noFill/>
                        </a:ln>
                        <a:effectLst/>
                      </wps:spPr>
                      <wps:txbx>
                        <w:txbxContent>
                          <w:p w:rsidR="00FC66CE" w:rsidRPr="00746CBA" w:rsidRDefault="00FC66CE" w:rsidP="00FC66CE">
                            <w:pPr>
                              <w:pStyle w:val="Beschriftung"/>
                              <w:rPr>
                                <w:noProof/>
                              </w:rPr>
                            </w:pPr>
                            <w:r>
                              <w:t xml:space="preserve">Abbildung </w:t>
                            </w:r>
                            <w:fldSimple w:instr=" SEQ Abbildung \* ARABIC ">
                              <w:r w:rsidR="009A234C">
                                <w:rPr>
                                  <w:noProof/>
                                </w:rPr>
                                <w:t>2</w:t>
                              </w:r>
                            </w:fldSimple>
                            <w:r>
                              <w:t>: Trennung von Fakten, Interpretation und Schlussfolger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56C1D8" id="Textfeld 9" o:spid="_x0000_s1034" type="#_x0000_t202" style="position:absolute;left:0;text-align:left;margin-left:.75pt;margin-top:136pt;width:328.7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" stroked="f">
                <v:textbox style="mso-fit-shape-to-text:t" inset="0,0,0,0">
                  <w:txbxContent>
                    <w:p w:rsidR="00FC66CE" w:rsidRPr="00746CBA" w:rsidRDefault="00FC66CE" w:rsidP="00FC66CE">
                      <w:pPr>
                        <w:pStyle w:val="Beschriftung"/>
                        <w:rPr>
                          <w:noProof/>
                        </w:rPr>
                      </w:pPr>
                      <w:r>
                        <w:t xml:space="preserve">Abbildung </w:t>
                      </w:r>
                      <w:fldSimple w:instr=" SEQ Abbildung \* ARABIC ">
                        <w:r w:rsidR="009A234C">
                          <w:rPr>
                            <w:noProof/>
                          </w:rPr>
                          <w:t>2</w:t>
                        </w:r>
                      </w:fldSimple>
                      <w:r>
                        <w:t>: Trennung von Fakten, Interpretation und Schlussfolgerungen</w:t>
                      </w:r>
                    </w:p>
                  </w:txbxContent>
                </v:textbox>
                <w10:wrap type="square"/>
              </v:shape>
            </w:pict>
          </mc:Fallback>
        </mc:AlternateContent>
      </w:r>
      <w:r w:rsidR="00BA2C70">
        <w:t xml:space="preserve">Das </w:t>
      </w:r>
      <w:r w:rsidR="00DE0B1F">
        <w:t>s</w:t>
      </w:r>
      <w:r w:rsidR="00BA2C70">
        <w:t xml:space="preserve">chlussgefolgerte Wissen kann ebenfalls </w:t>
      </w:r>
      <w:r w:rsidR="00DE0B1F">
        <w:t>getrennt gespeichert werden. Damit kommen wir zu einem sauber getrennten dreiteiligem Prozess: (1</w:t>
      </w:r>
      <w:r w:rsidR="007A1146">
        <w:t>) Faktenwissen wird durch</w:t>
      </w:r>
      <w:r w:rsidR="00DE0B1F">
        <w:t xml:space="preserve"> (2) eine Ontologie interpretiert, woraus (3) neue Schlussfolgerungen entstehen.</w:t>
      </w:r>
      <w:bookmarkStart w:id="28" w:name="_GoBack"/>
      <w:bookmarkEnd w:id="28"/>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lastRenderedPageBreak/>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Auch hier gibt es mehrere W3C Standards: Das einfachere RDF Schema</w:t>
      </w:r>
      <w:r w:rsidR="009D57F3">
        <w:rPr>
          <w:rStyle w:val="Funotenzeichen"/>
        </w:rPr>
        <w:footnoteReference w:id="24"/>
      </w:r>
      <w:r>
        <w:t xml:space="preserve"> (RDFS) hat die Grundlagen gelegt. Für komplexere Ontologien wurde OWL</w:t>
      </w:r>
      <w:r w:rsidR="009D57F3">
        <w:rPr>
          <w:rStyle w:val="Funotenzeichen"/>
        </w:rPr>
        <w:footnoteReference w:id="25"/>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Assumption</w:t>
      </w:r>
    </w:p>
    <w:p w:rsidR="00313628" w:rsidRPr="00C66BEA" w:rsidRDefault="00474F30" w:rsidP="00DE1EDE">
      <w:r w:rsidRPr="00C66BEA">
        <w:t>Die OWA, (</w:t>
      </w:r>
      <w:r w:rsidR="00291547">
        <w:t>Open World Assumption</w:t>
      </w:r>
      <w:r w:rsidRPr="00C66BEA">
        <w:t xml:space="preserve">) ist ein alternatives Konzept zur </w:t>
      </w:r>
      <w:proofErr w:type="spellStart"/>
      <w:r w:rsidRPr="00C66BEA">
        <w:t>Closed</w:t>
      </w:r>
      <w:proofErr w:type="spellEnd"/>
      <w:r w:rsidRPr="00C66BEA">
        <w:t xml:space="preserve"> World Assumption</w:t>
      </w:r>
      <w:r w:rsidR="0025194B" w:rsidRPr="00C66BEA">
        <w:t xml:space="preserve"> (CWA)</w:t>
      </w:r>
      <w:r w:rsidRPr="00C66BEA">
        <w:t xml:space="preserve">. </w:t>
      </w:r>
      <w:r w:rsidR="00DB4F42" w:rsidRPr="00C66BEA">
        <w:t>Die OWA hat als Grundannahme, dass eine Wissensbasis immer potentiell unvollständig ist</w:t>
      </w:r>
      <w:r w:rsidR="009D57F3">
        <w:rPr>
          <w:rStyle w:val="Funotenzeichen"/>
        </w:rPr>
        <w:footnoteReference w:id="26"/>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9D57F3">
        <w:rPr>
          <w:rStyle w:val="Funotenzeichen"/>
        </w:rPr>
        <w:footnoteReference w:id="27"/>
      </w:r>
      <w:r w:rsidR="005238EC">
        <w:t>. Alles was nicht ausgeschlossen wurde ist auch möglich.</w:t>
      </w:r>
    </w:p>
    <w:p w:rsidR="0025194B" w:rsidRDefault="0025194B" w:rsidP="00DE1EDE">
      <w:r>
        <w:t xml:space="preserve">Ein Beispiel: Folgender Fakt ist gespeichert: „Peter“ „hat ein Kind“ „Harry“. „Harry“ „hat das Geschlecht“ „männlich“. In einer geschlossenen Welt wird daraus gefolgert, dass er genau ein Kind hat und alle Kinder männlich sind. In einer </w:t>
      </w:r>
      <w:r w:rsidR="00E9689F">
        <w:t>offenen</w:t>
      </w:r>
      <w:r>
        <w:t xml:space="preserve"> Welt kann über beides keine Aussage gemacht werden, da Peter noch mehr Kinder haben könnte</w:t>
      </w:r>
      <w:r w:rsidR="00E9689F">
        <w:t>,</w:t>
      </w:r>
      <w:r>
        <w:t xml:space="preserve"> von denen wir nichts wissen</w:t>
      </w:r>
      <w:r w:rsidR="009D57F3">
        <w:rPr>
          <w:rStyle w:val="Funotenzeichen"/>
        </w:rPr>
        <w:footnoteReference w:id="28"/>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ereits</w:t>
      </w:r>
      <w:r w:rsidR="00313628">
        <w:t xml:space="preserve"> </w:t>
      </w:r>
      <w:r>
        <w:t>Wieder</w:t>
      </w:r>
      <w:r>
        <w:lastRenderedPageBreak/>
        <w:t xml:space="preserve">sprüche </w:t>
      </w:r>
      <w:r w:rsidR="00313628">
        <w:t xml:space="preserve">enthalten und durch die Zusammenführung ver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h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2"/>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s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und deren Implementationen sich w</w:t>
      </w:r>
      <w:r w:rsidR="000F6787">
        <w:t xml:space="preserve">eiter ändern werden. Einige </w:t>
      </w:r>
      <w:r>
        <w:t xml:space="preserve">werden vielleicht durch bessere </w:t>
      </w:r>
      <w:r w:rsidR="000F6787">
        <w:t>oder</w:t>
      </w:r>
      <w:r>
        <w:t xml:space="preserve"> einfachere Ansätze ersetzt. </w:t>
      </w:r>
    </w:p>
    <w:p w:rsidR="00E9689F" w:rsidRPr="007F6AEE" w:rsidRDefault="00CB382B" w:rsidP="007F6AEE">
      <w:r>
        <w:t xml:space="preserve">Vielleicht werden einige der hier vorgestellten Konzepte auch in anderen Kontexten Verbreitung finden. Neue Ideen entstehen bekanntlich oft durch die Kombination von bereits vorhandenen Konzepten, </w:t>
      </w:r>
      <w:r w:rsidR="000F6787">
        <w:t>nicht selten</w:t>
      </w:r>
      <w:r>
        <w:t xml:space="preserve"> aus verschiedenen Disziplinen</w:t>
      </w:r>
    </w:p>
    <w:p w:rsidR="001A7669" w:rsidRDefault="005A3236" w:rsidP="001A7669">
      <w:pPr>
        <w:pStyle w:val="CitaviBibliographyHeading"/>
      </w:pPr>
      <w:r w:rsidRPr="00257D83">
        <w:fldChar w:fldCharType="begin"/>
      </w:r>
      <w:r w:rsidR="001A7669">
        <w:instrText>ADDIN CITAVI.BIBLIOGRAPHY PD94bWwgdmVyc2lvbj0iMS4wIiBlbmNvZGluZz0idXRmLTE2Ij8+PEJpYmxpb2dyYXBoeT48QWRkSW5WZXJzaW9uPjQuNC4wLjI4PC9BZGRJblZlcnNpb24+PElkPjM1NDk0OGRlLTUxYTMtNGI1Yy04YWIxLTQ5MDg3NWZjMGFiZD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zsgRWQgU3VtbWVycyAoMjAwOSk6IFNLT1MgU2ltcGxlIEtub3dsZWRnZSBPcmdhbml6YXRpb24gU3lzdGVtIFByaW1lci4gSGcuIHYuIFczQy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</w:instrText>
      </w:r>
      <w:r w:rsidRPr="00257D83">
        <w:fldChar w:fldCharType="separate"/>
      </w:r>
      <w:bookmarkStart w:id="34" w:name="_CTVBIBLIOGRAPHY1"/>
      <w:bookmarkEnd w:id="34"/>
      <w:r w:rsidR="001A7669">
        <w:t>Literaturverzeichnis</w:t>
      </w:r>
    </w:p>
    <w:p w:rsidR="001A7669" w:rsidRDefault="001A7669" w:rsidP="001A7669">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1A7669" w:rsidRDefault="001A7669" w:rsidP="001A7669">
      <w:pPr>
        <w:pStyle w:val="CitaviBibliographyEntry"/>
      </w:pPr>
      <w:r>
        <w:t>Antoine Isaac; Ed Summers (2009): SKOS Simple Knowledge Organization System Primer. Hg. v. W3C. Online verf</w:t>
      </w:r>
      <w:r>
        <w:rPr>
          <w:rFonts w:hint="eastAsia"/>
        </w:rPr>
        <w:t>ü</w:t>
      </w:r>
      <w:r>
        <w:t>gbar unter http://www.w3.org/TR/2009/NOTE-skos-primer-20090818/, zuletzt aktualisiert am 18.08.2009, zuletzt gepr</w:t>
      </w:r>
      <w:r>
        <w:rPr>
          <w:rFonts w:hint="eastAsia"/>
        </w:rPr>
        <w:t>ü</w:t>
      </w:r>
      <w:r>
        <w:t>ft am 31.10.2014.</w:t>
      </w:r>
    </w:p>
    <w:p w:rsidR="001A7669" w:rsidRDefault="001A7669" w:rsidP="001A7669">
      <w:pPr>
        <w:pStyle w:val="CitaviBibliographyEntry"/>
      </w:pPr>
      <w:r>
        <w:t>Baader, Franz (2003): The description logic handbook. Theory, implementation, and applications. Cambridge, UK, New York: Cambridge University Press.</w:t>
      </w:r>
    </w:p>
    <w:p w:rsidR="001A7669" w:rsidRDefault="001A7669" w:rsidP="001A7669">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1A7669" w:rsidRDefault="001A7669" w:rsidP="001A7669">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1A7669" w:rsidRDefault="001A7669" w:rsidP="001A7669">
      <w:pPr>
        <w:pStyle w:val="CitaviBibliographyEntry"/>
      </w:pPr>
      <w:r>
        <w:t>Facebook (2014): Open Graph protocol. Online verf</w:t>
      </w:r>
      <w:r>
        <w:rPr>
          <w:rFonts w:hint="eastAsia"/>
        </w:rPr>
        <w:t>ü</w:t>
      </w:r>
      <w:r>
        <w:t>gbar unter http://ogp.me/, zuletzt aktualisiert am 06.11.2014, zuletzt gepr</w:t>
      </w:r>
      <w:r>
        <w:rPr>
          <w:rFonts w:hint="eastAsia"/>
        </w:rPr>
        <w:t>ü</w:t>
      </w:r>
      <w:r>
        <w:t>ft am 25.10.2014.</w:t>
      </w:r>
    </w:p>
    <w:p w:rsidR="001A7669" w:rsidRDefault="001A7669" w:rsidP="001A7669">
      <w:pPr>
        <w:pStyle w:val="CitaviBibliographyEntry"/>
      </w:pPr>
      <w:r>
        <w:t>Frank G. Halasz (1990): The Dexter Hypertext Reference Model.</w:t>
      </w:r>
    </w:p>
    <w:p w:rsidR="001A7669" w:rsidRDefault="001A7669" w:rsidP="001A7669">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1A7669" w:rsidRDefault="001A7669" w:rsidP="001A7669">
      <w:pPr>
        <w:pStyle w:val="CitaviBibliographyEntry"/>
      </w:pPr>
      <w:r>
        <w:t>Google Inc.; Yahoo Inc.; Microsoft Corporation; Yandex: schema.org. Online verf</w:t>
      </w:r>
      <w:r>
        <w:rPr>
          <w:rFonts w:hint="eastAsia"/>
        </w:rPr>
        <w:t>ü</w:t>
      </w:r>
      <w:r>
        <w:t>gbar unter http://schema.org/, zuletzt gepr</w:t>
      </w:r>
      <w:r>
        <w:rPr>
          <w:rFonts w:hint="eastAsia"/>
        </w:rPr>
        <w:t>ü</w:t>
      </w:r>
      <w:r>
        <w:t>ft am 24.10.201407.11.2014.</w:t>
      </w:r>
    </w:p>
    <w:p w:rsidR="001A7669" w:rsidRDefault="001A7669" w:rsidP="001A7669">
      <w:pPr>
        <w:pStyle w:val="CitaviBibliographyEntry"/>
      </w:pPr>
      <w:r>
        <w:t>Hendrik Arndt (2006): Integrierte Informationsarchitektur. Die erfolgreiche Konzeption professioneller Websites: Springer.</w:t>
      </w:r>
    </w:p>
    <w:p w:rsidR="001A7669" w:rsidRDefault="001A7669" w:rsidP="001A7669">
      <w:pPr>
        <w:pStyle w:val="CitaviBibliographyEntry"/>
      </w:pPr>
      <w:r>
        <w:lastRenderedPageBreak/>
        <w:t>Hitzler, Pascal (2007): The semantic web. Grundlagen. Berlin, Heidelberg, New York, NY: Springer (Lecture notes in computer science, Vol. 4825). Online verf</w:t>
      </w:r>
      <w:r>
        <w:rPr>
          <w:rFonts w:hint="eastAsia"/>
        </w:rPr>
        <w:t>ü</w:t>
      </w:r>
      <w:r>
        <w:t>gbar unter http://dx.doi.org/10.1007/978-3-540-33994-6.</w:t>
      </w:r>
    </w:p>
    <w:p w:rsidR="001A7669" w:rsidRDefault="001A7669" w:rsidP="001A7669">
      <w:pPr>
        <w:pStyle w:val="CitaviBibliographyEntry"/>
      </w:pPr>
      <w:r>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1A7669" w:rsidRDefault="001A7669" w:rsidP="001A7669">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1A7669" w:rsidRDefault="001A7669" w:rsidP="001A7669">
      <w:pPr>
        <w:pStyle w:val="CitaviBibliographyEntry"/>
      </w:pPr>
      <w:r>
        <w:t>Manu Sporny et al (2014): JSON-LD 1.0. Hg. v. W3C. Online verf</w:t>
      </w:r>
      <w:r>
        <w:rPr>
          <w:rFonts w:hint="eastAsia"/>
        </w:rPr>
        <w:t>ü</w:t>
      </w:r>
      <w:r>
        <w:t>gbar unter http://www.w3.org/TR/json-ld/, zuletzt aktualisiert am 16.01.2014, zuletzt gepr</w:t>
      </w:r>
      <w:r>
        <w:rPr>
          <w:rFonts w:hint="eastAsia"/>
        </w:rPr>
        <w:t>ü</w:t>
      </w:r>
      <w:r>
        <w:t>ft am 24.10.2014.</w:t>
      </w:r>
    </w:p>
    <w:p w:rsidR="001A7669" w:rsidRDefault="001A7669" w:rsidP="001A7669">
      <w:pPr>
        <w:pStyle w:val="CitaviBibliographyEntry"/>
      </w:pPr>
      <w:r>
        <w:t>Markus Kr</w:t>
      </w:r>
      <w:r>
        <w:rPr>
          <w:rFonts w:hint="eastAsia"/>
        </w:rPr>
        <w:t>ö</w:t>
      </w:r>
      <w:r>
        <w:t>tzsch; Franti</w:t>
      </w:r>
      <w:r>
        <w:rPr>
          <w:rFonts w:hint="eastAsia"/>
        </w:rPr>
        <w:t>š</w:t>
      </w:r>
      <w:r>
        <w:t>ek Simanc</w:t>
      </w:r>
      <w:r>
        <w:rPr>
          <w:rFonts w:hint="eastAsia"/>
        </w:rPr>
        <w:t>í</w:t>
      </w:r>
      <w:r>
        <w:t>k; Ian Horrocks (2014): Description Logics.</w:t>
      </w:r>
    </w:p>
    <w:p w:rsidR="001A7669" w:rsidRDefault="001A7669" w:rsidP="001A7669">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1A7669" w:rsidRDefault="001A7669" w:rsidP="001A7669">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1A7669" w:rsidRDefault="001A7669" w:rsidP="001A7669">
      <w:pPr>
        <w:pStyle w:val="CitaviBibliographyEntry"/>
      </w:pPr>
      <w:r>
        <w:t>Nelson, T. H. (1965): Complex information processing, S. 84</w:t>
      </w:r>
      <w:r>
        <w:rPr>
          <w:rFonts w:hint="eastAsia"/>
        </w:rPr>
        <w:t>–</w:t>
      </w:r>
      <w:r>
        <w:t>100. DOI: 10.1145/800197.806036.</w:t>
      </w:r>
    </w:p>
    <w:p w:rsidR="001A7669" w:rsidRDefault="001A7669" w:rsidP="001A7669">
      <w:pPr>
        <w:pStyle w:val="CitaviBibliographyEntry"/>
      </w:pPr>
      <w:r>
        <w:t>O'Regan, Gerard (2012): A brief history of computing. 2nd ed. London, New York: Springer.</w:t>
      </w:r>
    </w:p>
    <w:p w:rsidR="001A7669" w:rsidRDefault="001A7669" w:rsidP="001A7669">
      <w:pPr>
        <w:pStyle w:val="CitaviBibliographyEntry"/>
      </w:pPr>
      <w:r>
        <w:t>Sankar, Shyam (2012): The rise of human-computer cooperation. Online verf</w:t>
      </w:r>
      <w:r>
        <w:rPr>
          <w:rFonts w:hint="eastAsia"/>
        </w:rPr>
        <w:t>ü</w:t>
      </w:r>
      <w:r>
        <w:t>gbar unter http://www.ted.com/talks/shyam_sankar_the_rise_of_human_computer_cooperation?language=en, zuletzt aktualisiert am 2012, zuletzt gepr</w:t>
      </w:r>
      <w:r>
        <w:rPr>
          <w:rFonts w:hint="eastAsia"/>
        </w:rPr>
        <w:t>ü</w:t>
      </w:r>
      <w:r>
        <w:t>ft am 31.10.2014.</w:t>
      </w:r>
    </w:p>
    <w:p w:rsidR="001A7669" w:rsidRDefault="001A7669" w:rsidP="001A7669">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1A7669" w:rsidRDefault="001A7669" w:rsidP="001A7669">
      <w:pPr>
        <w:pStyle w:val="CitaviBibliographyEntry"/>
      </w:pPr>
      <w:r>
        <w:t>Tim Berners-Lee; W3C/MIT; R. Fielding; Day Software; L. Masinter; Adobe Systems (2005): Uniform Resource Identifier (URI): Generic Syntax. Hg. v. IETF. Online verf</w:t>
      </w:r>
      <w:r>
        <w:rPr>
          <w:rFonts w:hint="eastAsia"/>
        </w:rPr>
        <w:t>ü</w:t>
      </w:r>
      <w:r>
        <w:t>gbar unter http://tools.ietf.org/html/rfc3986, zuletzt aktualisiert am 2005, zuletzt gepr</w:t>
      </w:r>
      <w:r>
        <w:rPr>
          <w:rFonts w:hint="eastAsia"/>
        </w:rPr>
        <w:t>ü</w:t>
      </w:r>
      <w:r>
        <w:t>ft am 31.10.2014.</w:t>
      </w:r>
    </w:p>
    <w:p w:rsidR="005A3236" w:rsidRPr="00257D83" w:rsidRDefault="001A7669" w:rsidP="001A7669">
      <w:pPr>
        <w:pStyle w:val="CitaviBibliographyEntry"/>
      </w:pPr>
      <w:r>
        <w:t>Wikipedia-Autoren, siehe Versionsgeschichte (2013): Resource Description Framework - Wikipedia, the free encyclopedia. Hg. v. Wikipedia. Online verf</w:t>
      </w:r>
      <w:r>
        <w:rPr>
          <w:rFonts w:hint="eastAsia"/>
        </w:rPr>
        <w:t>ü</w:t>
      </w:r>
      <w:r>
        <w:t>gbar unter 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A70102">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702" w:right="2665" w:bottom="1418" w:left="266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2808" w:rsidRDefault="005C2808">
      <w:pPr>
        <w:spacing w:line="240" w:lineRule="auto"/>
      </w:pPr>
      <w:r>
        <w:separator/>
      </w:r>
    </w:p>
  </w:endnote>
  <w:endnote w:type="continuationSeparator" w:id="0">
    <w:p w:rsidR="005C2808" w:rsidRDefault="005C28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Light">
    <w:panose1 w:val="00000000000000000000"/>
    <w:charset w:val="00"/>
    <w:family w:val="roman"/>
    <w:notTrueType/>
    <w:pitch w:val="default"/>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Light">
    <w:panose1 w:val="00000000000000000000"/>
    <w:charset w:val="00"/>
    <w:family w:val="roman"/>
    <w:notTrueType/>
    <w:pitch w:val="default"/>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Roboto Slab">
    <w:panose1 w:val="00000000000000000000"/>
    <w:charset w:val="00"/>
    <w:family w:val="auto"/>
    <w:pitch w:val="variable"/>
    <w:sig w:usb0="E00002FF" w:usb1="5000205B" w:usb2="0000002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Roboto">
    <w:panose1 w:val="00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2808" w:rsidRPr="000125F9" w:rsidRDefault="005C2808" w:rsidP="000125F9">
      <w:pPr>
        <w:spacing w:line="240" w:lineRule="auto"/>
        <w:rPr>
          <w:color w:val="D9D9D9" w:themeColor="background1" w:themeShade="D9"/>
          <w:sz w:val="6"/>
        </w:rPr>
      </w:pPr>
      <w:r w:rsidRPr="00196B41">
        <w:rPr>
          <w:color w:val="D9D9D9" w:themeColor="background1" w:themeShade="D9"/>
          <w:sz w:val="6"/>
        </w:rPr>
        <w:separator/>
      </w:r>
    </w:p>
  </w:footnote>
  <w:footnote w:type="continuationSeparator" w:id="0">
    <w:p w:rsidR="005C2808" w:rsidRDefault="005C2808">
      <w:pPr>
        <w:spacing w:line="240" w:lineRule="auto"/>
      </w:pPr>
      <w:r>
        <w:continuationSeparator/>
      </w:r>
    </w:p>
  </w:footnote>
  <w:footnote w:id="1">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lRpbSBCZXJuZXJzLUxlZSAyMD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AyMDA5PC9UZXh0Pg0KICAgIDwvVGV4dFVuaXQ+DQogIDwvVGV4dFVuaXRzPg0KPC9QbGFjZWhvbGRlcj4=</w:instrText>
      </w:r>
      <w:r w:rsidRPr="00257D83">
        <w:fldChar w:fldCharType="separate"/>
      </w:r>
      <w:bookmarkStart w:id="1" w:name="_CTVP00108ef6b9d97764ab0b052da2c1b92b544"/>
      <w:r w:rsidR="001A7669">
        <w:t>Tim Berners-Lee 2009</w:t>
      </w:r>
      <w:bookmarkEnd w:id="1"/>
      <w:r w:rsidRPr="00257D83">
        <w:fldChar w:fldCharType="end"/>
      </w:r>
    </w:p>
  </w:footnote>
  <w:footnote w:id="2">
    <w:p w:rsidR="009D57F3" w:rsidRDefault="009D57F3">
      <w:pPr>
        <w:pStyle w:val="Funotentext"/>
      </w:pPr>
      <w:r>
        <w:rPr>
          <w:rStyle w:val="Funotenzeichen"/>
        </w:rPr>
        <w:footnoteRef/>
      </w:r>
      <w:r>
        <w:t xml:space="preserve"> </w:t>
      </w:r>
      <w:r w:rsidRPr="00257D83">
        <w:fldChar w:fldCharType="begin"/>
      </w:r>
      <w:r w:rsidR="001A7669">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5TYW5rYXI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5rYXIgMjAxMjwvVGV4dD4NCiAgICA8L1RleHRVbml0Pg0KICA8L1RleHRVbml0cz4NCjwvUGxhY2Vob2xkZXI+</w:instrText>
      </w:r>
      <w:r w:rsidRPr="00257D83">
        <w:fldChar w:fldCharType="separate"/>
      </w:r>
      <w:bookmarkStart w:id="4" w:name="_CTVP001bd3e249d868648ec84e982e8e953f52e"/>
      <w:r w:rsidR="001A7669">
        <w:t>Sankar 2012</w:t>
      </w:r>
      <w:bookmarkEnd w:id="4"/>
      <w:r w:rsidRPr="00257D83">
        <w:fldChar w:fldCharType="end"/>
      </w:r>
    </w:p>
  </w:footnote>
  <w:footnote w:id="3">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Hb29nbGUgSW5jLjwvTGFzdE5hbWU+DQogICAgICAgICAgPC9QZXJzb24+DQogICAgICAgICAgPFBlcnNvbj4NCiAgICAgICAgICAgIDxMYXN0TmFtZT5ZYWhvbyBJbmMuPC9MYXN0TmFtZT4NCiAgICAgICAgICA8L1BlcnNvbj4NCiAgICAgICAgICA8UGVyc29uPg0KICAgICAgICAgICAgPExhc3ROYW1lPk1pY3Jvc29mdCBDb3Jwb3JhdGlvbjwvTGFzdE5hbWU+DQogICAgICAgICAgPC9QZXJzb24+DQogICAgICAgICAgPFBlcnNvbj4NCiAgICAgICAgICAgIDxMYXN0TmFtZT5ZYW5kZXg8L0xhc3ROYW1lPg0KICAgICAgICAgIDwvUGVyc29uPg0KICAgICAgICA8L0F1dGhvcnM+DQogICAgICAgIDxBY2Nlc3NEYXRlPjI0LjEwLjIwMTQwNy4xMS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R29vZ2xlIEluYy4sIFlhaG9vIEluYy4gZXQgYWwuIOKAkyBzY2hlbWEub3JnPC9TaG9ydFRpdGxlPg0KICAgICAgICA8VGl0bGU+c2NoZW1hLm9yZzwvVGl0bGU+DQogICAgICA8L1JlZmVyZW5jZT4NCiAgICA8L0VudHJ5Pg0KICA8L0VudHJpZXM+DQogIDxUZXh0Pkdvb2dsZSBJbmM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29nbGUgSW5jLiBldCBhbC48L1RleHQ+DQogICAgPC9UZXh0VW5pdD4NCiAgPC9UZXh0VW5pdHM+DQo8L1BsYWNlaG9sZGVyPg==</w:instrText>
      </w:r>
      <w:r w:rsidRPr="00257D83">
        <w:fldChar w:fldCharType="separate"/>
      </w:r>
      <w:bookmarkStart w:id="5" w:name="_CTVP0010cd37c73fc0f43349ae7f164c68ab762"/>
      <w:r w:rsidR="001A7669">
        <w:t>Google Inc. et al.</w:t>
      </w:r>
      <w:bookmarkEnd w:id="5"/>
      <w:r w:rsidRPr="00257D83">
        <w:fldChar w:fldCharType="end"/>
      </w:r>
    </w:p>
  </w:footnote>
  <w:footnote w:id="4">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FjZWJvb2sgMjAxNDwvVGV4dD4NCiAgICA8L1RleHRVbml0Pg0KICA8L1RleHRVbml0cz4NCjwvUGxhY2Vob2xkZXI+</w:instrText>
      </w:r>
      <w:r w:rsidRPr="00257D83">
        <w:fldChar w:fldCharType="separate"/>
      </w:r>
      <w:bookmarkStart w:id="6" w:name="_CTVP001138f9fe545874453a741558e17134e36"/>
      <w:r w:rsidR="001A7669">
        <w:t>Facebook 2014</w:t>
      </w:r>
      <w:bookmarkEnd w:id="6"/>
      <w:r w:rsidRPr="00257D83">
        <w:fldChar w:fldCharType="end"/>
      </w:r>
    </w:p>
  </w:footnote>
  <w:footnote w:id="5">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kFudG9pbmUgSXNhYWMgdW5kIEVkIFN1bW1lcnM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nRvaW5lIElzYWFjIHVuZCBFZCBTdW1tZXJzIDIwMDk8L1RleHQ+DQogICAgPC9UZXh0VW5pdD4NCiAgPC9UZXh0VW5pdHM+DQo8L1BsYWNlaG9sZGVyPg==</w:instrText>
      </w:r>
      <w:r w:rsidRPr="00257D83">
        <w:fldChar w:fldCharType="separate"/>
      </w:r>
      <w:bookmarkStart w:id="7" w:name="_CTVP00149434ad924d64549a8799e501e5501a4"/>
      <w:r w:rsidR="001A7669">
        <w:t>Antoine Isaac und Ed Summers 2009</w:t>
      </w:r>
      <w:bookmarkEnd w:id="7"/>
      <w:r w:rsidRPr="00257D83">
        <w:fldChar w:fldCharType="end"/>
      </w:r>
    </w:p>
  </w:footnote>
  <w:footnote w:id="6">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TWFudSBTcG9ybnk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1IFNwb3JueSAyMDEzPC9UZXh0Pg0KICAgIDwvVGV4dFVuaXQ+DQogIDwvVGV4dFVuaXRzPg0KPC9QbGFjZWhvbGRlcj4=</w:instrText>
      </w:r>
      <w:r w:rsidRPr="00257D83">
        <w:fldChar w:fldCharType="separate"/>
      </w:r>
      <w:bookmarkStart w:id="8" w:name="_CTVP001f197651bc2be4259913a1a1175da501a"/>
      <w:r w:rsidR="001A7669">
        <w:t>Manu Sporny 2013</w:t>
      </w:r>
      <w:bookmarkEnd w:id="8"/>
      <w:r w:rsidRPr="00257D83">
        <w:fldChar w:fldCharType="end"/>
      </w:r>
    </w:p>
  </w:footnote>
  <w:footnote w:id="7">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5JYW4gSGlja3Nvb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biBIaWNrc29uIDIwMTQ8L1RleHQ+DQogICAgPC9UZXh0VW5pdD4NCiAgPC9UZXh0VW5pdHM+DQo8L1BsYWNlaG9sZGVyPg==</w:instrText>
      </w:r>
      <w:r w:rsidRPr="00257D83">
        <w:fldChar w:fldCharType="separate"/>
      </w:r>
      <w:bookmarkStart w:id="9" w:name="_CTVP0011fa2ed651d8f452c928bfae688b21d10"/>
      <w:r w:rsidR="001A7669">
        <w:t>Ian Hickson 2014</w:t>
      </w:r>
      <w:bookmarkEnd w:id="9"/>
      <w:r w:rsidRPr="00257D83">
        <w:fldChar w:fldCharType="end"/>
      </w:r>
    </w:p>
  </w:footnote>
  <w:footnote w:id="8">
    <w:p w:rsidR="00291547" w:rsidRPr="00291547" w:rsidRDefault="00291547">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5NYW51IFNwb3JueSBldCBhb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bnUgU3Bvcm55IGV0IGFsIDIwMTQ8L1RleHQ+DQogICAgPC9UZXh0VW5pdD4NCiAgPC9UZXh0VW5pdHM+DQo8L1BsYWNlaG9sZGVyPg==</w:instrText>
      </w:r>
      <w:r w:rsidRPr="00257D83">
        <w:fldChar w:fldCharType="separate"/>
      </w:r>
      <w:bookmarkStart w:id="10" w:name="_CTVP001d6e941770c43485da21b9b80839eb2c6"/>
      <w:r w:rsidR="001A7669">
        <w:t>Manu Sporny et al 2014</w:t>
      </w:r>
      <w:bookmarkEnd w:id="10"/>
      <w:r w:rsidRPr="00257D83">
        <w:fldChar w:fldCharType="end"/>
      </w:r>
    </w:p>
  </w:footnote>
  <w:footnote w:id="9">
    <w:p w:rsidR="00233FCC" w:rsidRPr="00233FCC" w:rsidRDefault="00233FCC">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dmluIENhcm90aGVycyB1bmQgRXJpYyBQcnVk4oCZaG9tbWVhdXggMjAxMzwvVGV4dD4NCiAgICA8L1RleHRVbml0Pg0KICA8L1RleHRVbml0cz4NCjwvUGxhY2Vob2xkZXI+</w:instrText>
      </w:r>
      <w:r w:rsidRPr="00257D83">
        <w:fldChar w:fldCharType="separate"/>
      </w:r>
      <w:bookmarkStart w:id="11" w:name="_CTVP001f30913eae0cf481fb5818e275a2bc8a1"/>
      <w:r w:rsidR="001A7669">
        <w:t>Gavin Carothers und Eric Prud</w:t>
      </w:r>
      <w:r w:rsidR="001A7669">
        <w:rPr>
          <w:rFonts w:hint="eastAsia"/>
        </w:rPr>
        <w:t>’</w:t>
      </w:r>
      <w:r w:rsidR="001A7669">
        <w:t>hommeaux 2013</w:t>
      </w:r>
      <w:bookmarkEnd w:id="11"/>
      <w:r w:rsidRPr="00257D83">
        <w:fldChar w:fldCharType="end"/>
      </w:r>
    </w:p>
  </w:footnote>
  <w:footnote w:id="10">
    <w:p w:rsidR="00440CC5" w:rsidRPr="00440CC5" w:rsidRDefault="00440CC5">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yaWMgTWlsbGVyIHVuZCBGcmFuayBNYW5vbGEgMjAwNDwvVGV4dD4NCiAgICA8L1RleHRVbml0Pg0KICA8L1RleHRVbml0cz4NCjwvUGxhY2Vob2xkZXI+</w:instrText>
      </w:r>
      <w:r w:rsidRPr="00257D83">
        <w:fldChar w:fldCharType="separate"/>
      </w:r>
      <w:bookmarkStart w:id="12" w:name="_CTVP001deec05e7d2a64eedbce33efc28c4fca0"/>
      <w:r w:rsidR="001A7669">
        <w:t>Eric Miller und Frank Manola 2004</w:t>
      </w:r>
      <w:bookmarkEnd w:id="12"/>
      <w:r w:rsidRPr="00257D83">
        <w:fldChar w:fldCharType="end"/>
      </w:r>
    </w:p>
  </w:footnote>
  <w:footnote w:id="11">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ydSZWdhbiAyMDEyLCBTLiAxMDI8L1RleHQ+DQogICAgPC9UZXh0VW5pdD4NCiAgPC9UZXh0VW5pdHM+DQo8L1BsYWNlaG9sZGVyPg==</w:instrText>
      </w:r>
      <w:r>
        <w:fldChar w:fldCharType="separate"/>
      </w:r>
      <w:bookmarkStart w:id="14" w:name="_CTVP001d97fce61c1cc435c80c2b8cc857205f7"/>
      <w:r w:rsidR="001A7669">
        <w:t>O'Regan 2012, S. 102</w:t>
      </w:r>
      <w:bookmarkEnd w:id="14"/>
      <w:r>
        <w:fldChar w:fldCharType="end"/>
      </w:r>
    </w:p>
  </w:footnote>
  <w:footnote w:id="12">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2hvcnRUaXRsZT5OZWxzb24gMTk2NSDigJMgQ29tcGxleCBpbmZvcm1hdGlvbiBwcm9jZXNzaW5nPC9TaG9ydFRpdGxlPg0KICAgICAgICA8U291cmNlT2ZCaWJsaW9ncmFwaGljSW5mb3JtYXRpb24+Q3Jvc3NSZWY8L1NvdXJjZU9mQmlibGlvZ3JhcGhpY0luZm9ybWF0aW9uPg0KICAgICAgICA8VGl0bGU+Q29tcGxleCBpbmZvcm1hdGlvbiBwcm9jZXNzaW5nPC9UaXRsZT4NCiAgICAgICAgPFllYXI+MTk2NTwvWWVhcj4NCiAgICAgIDwvUmVmZXJlbmNlPg0KICAgIDwvRW50cnk+DQogIDwvRW50cmllcz4NCiAgPFRleHQ+TmVsc29uIDE5Nj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Vsc29uIDE5NjU8L1RleHQ+DQogICAgPC9UZXh0VW5pdD4NCiAgPC9UZXh0VW5pdHM+DQo8L1BsYWNlaG9sZGVyPg==</w:instrText>
      </w:r>
      <w:r>
        <w:fldChar w:fldCharType="separate"/>
      </w:r>
      <w:bookmarkStart w:id="15" w:name="_CTVP0018fd7e345456844379e566edbf8d01faa"/>
      <w:r w:rsidR="001A7669">
        <w:t>Nelson 1965</w:t>
      </w:r>
      <w:bookmarkEnd w:id="15"/>
      <w:r>
        <w:fldChar w:fldCharType="end"/>
      </w:r>
    </w:p>
  </w:footnote>
  <w:footnote w:id="1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CwgUy4g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CwgUy4gOTwvVGV4dD4NCiAgICA8L1RleHRVbml0Pg0KICA8L1RleHRVbml0cz4NCjwvUGxhY2Vob2xkZXI+</w:instrText>
      </w:r>
      <w:r>
        <w:fldChar w:fldCharType="separate"/>
      </w:r>
      <w:bookmarkStart w:id="16" w:name="_CTVP0012653e615c4564616bfd3f59231ed7546"/>
      <w:r w:rsidR="001A7669">
        <w:t>Frank G. Halasz 1990, S. 9</w:t>
      </w:r>
      <w:bookmarkEnd w:id="16"/>
      <w:r>
        <w:fldChar w:fldCharType="end"/>
      </w:r>
    </w:p>
  </w:footnote>
  <w:footnote w:id="1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5IZW5kcmlrIEFybmR0IDIwMDYsIFMuIDE1M+KAkzE1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5kcmlrIEFybmR0IDIwMDYsIFMuIDE1M+KAkzE1NDwvVGV4dD4NCiAgICA8L1RleHRVbml0Pg0KICA8L1RleHRVbml0cz4NCjwvUGxhY2Vob2xkZXI+</w:instrText>
      </w:r>
      <w:r>
        <w:fldChar w:fldCharType="separate"/>
      </w:r>
      <w:bookmarkStart w:id="17" w:name="_CTVP001c14778e76b634ef485cb4cbc6e6cd8f0"/>
      <w:r w:rsidR="001A7669">
        <w:t>Hendrik Arndt 2006, S. 153</w:t>
      </w:r>
      <w:r w:rsidR="001A7669">
        <w:rPr>
          <w:rFonts w:hint="eastAsia"/>
        </w:rPr>
        <w:t>–</w:t>
      </w:r>
      <w:r w:rsidR="001A7669">
        <w:t>154</w:t>
      </w:r>
      <w:bookmarkEnd w:id="17"/>
      <w:r>
        <w:fldChar w:fldCharType="end"/>
      </w:r>
    </w:p>
  </w:footnote>
  <w:footnote w:id="1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19" w:name="_CTVP0012d370a133f8247b6b145d225e0f7a32e"/>
      <w:r w:rsidR="001A7669">
        <w:t>Tim Berners-Lee et al. 2005</w:t>
      </w:r>
      <w:bookmarkEnd w:id="19"/>
      <w:r>
        <w:fldChar w:fldCharType="end"/>
      </w:r>
    </w:p>
  </w:footnote>
  <w:footnote w:id="16">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0" w:name="_CTVP00118e0d9152bf34ed991248dcc3889098a"/>
      <w:r w:rsidR="001A7669">
        <w:t>Tim Berners-Lee et al. 2005</w:t>
      </w:r>
      <w:bookmarkEnd w:id="20"/>
      <w:r>
        <w:fldChar w:fldCharType="end"/>
      </w:r>
    </w:p>
  </w:footnote>
  <w:footnote w:id="1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DwvVGV4dD4NCiAgICA8L1RleHRVbml0Pg0KICA8L1RleHRVbml0cz4NCjwvUGxhY2Vob2xkZXI+</w:instrText>
      </w:r>
      <w:r>
        <w:fldChar w:fldCharType="separate"/>
      </w:r>
      <w:bookmarkStart w:id="21" w:name="_CTVP001ddedffe919f64fdb8cdf839bc7bcf81f"/>
      <w:r w:rsidR="001A7669">
        <w:t>Frank G. Halasz 1990</w:t>
      </w:r>
      <w:bookmarkEnd w:id="21"/>
      <w:r>
        <w:fldChar w:fldCharType="end"/>
      </w:r>
    </w:p>
  </w:footnote>
  <w:footnote w:id="1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SGl0emxlciAyMDA3LCBTLiA0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QzPC9UZXh0Pg0KICAgIDwvVGV4dFVuaXQ+DQogIDwvVGV4dFVuaXRzPg0KPC9QbGFjZWhvbGRlcj4=</w:instrText>
      </w:r>
      <w:r>
        <w:fldChar w:fldCharType="separate"/>
      </w:r>
      <w:bookmarkStart w:id="24" w:name="_CTVP00136e0079fdceb464fa4b064fd9a6498bc"/>
      <w:r w:rsidR="001A7669">
        <w:t>Hitzler 2007, S. 43</w:t>
      </w:r>
      <w:bookmarkEnd w:id="24"/>
      <w:r>
        <w:fldChar w:fldCharType="end"/>
      </w:r>
    </w:p>
  </w:footnote>
  <w:footnote w:id="19">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V2lraXBlZGlhLUF1dG9yZW4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tpcGVkaWEtQXV0b3JlbiAyMDEzPC9UZXh0Pg0KICAgIDwvVGV4dFVuaXQ+DQogIDwvVGV4dFVuaXRzPg0KPC9QbGFjZWhvbGRlcj4=</w:instrText>
      </w:r>
      <w:r>
        <w:fldChar w:fldCharType="separate"/>
      </w:r>
      <w:bookmarkStart w:id="25" w:name="_CTVP00107599af444474a1bbe6b3e0bb0f1c7bb"/>
      <w:r w:rsidR="001A7669">
        <w:t>Wikipedia-Autoren 2013</w:t>
      </w:r>
      <w:bookmarkEnd w:id="25"/>
      <w:r>
        <w:fldChar w:fldCharType="end"/>
      </w:r>
    </w:p>
  </w:footnote>
  <w:footnote w:id="20">
    <w:p w:rsidR="00AF09B4" w:rsidRPr="00AF09B4" w:rsidRDefault="00AF09B4">
      <w:pPr>
        <w:pStyle w:val="Funotentext"/>
        <w:rPr>
          <w:rFonts w:asciiTheme="minorHAnsi" w:hAnsiTheme="minorHAnsi"/>
        </w:rPr>
      </w:pPr>
      <w:r>
        <w:rPr>
          <w:rStyle w:val="Funotenzeichen"/>
        </w:rPr>
        <w:footnoteRef/>
      </w:r>
      <w:r>
        <w:t xml:space="preserve"> </w:t>
      </w:r>
      <w:r>
        <w:fldChar w:fldCharType="begin"/>
      </w:r>
      <w:r w:rsidR="001A7669">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Y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eSBTZWFib3JuZSB1bmQgU3RldmVuIEhhcnJpcyAyMDEzPC9UZXh0Pg0KICAgIDwvVGV4dFVuaXQ+DQogIDwvVGV4dFVuaXRzPg0KPC9QbGFjZWhvbGRlcj4=</w:instrText>
      </w:r>
      <w:r>
        <w:fldChar w:fldCharType="separate"/>
      </w:r>
      <w:bookmarkStart w:id="26" w:name="_CTVP0010eed4b10695c4b1bb1658ab0fa05b478"/>
      <w:r w:rsidR="001A7669">
        <w:t>Andy Seaborne und Steven Harris 2013</w:t>
      </w:r>
      <w:bookmarkEnd w:id="26"/>
      <w:r>
        <w:fldChar w:fldCharType="end"/>
      </w:r>
    </w:p>
  </w:footnote>
  <w:footnote w:id="21">
    <w:p w:rsidR="009D57F3" w:rsidRPr="009D57F3" w:rsidRDefault="009D57F3">
      <w:pPr>
        <w:pStyle w:val="Funotentext"/>
        <w:rPr>
          <w:rFonts w:asciiTheme="minorHAnsi" w:hAnsiTheme="minorHAnsi"/>
        </w:rPr>
      </w:pPr>
      <w:r>
        <w:rPr>
          <w:rStyle w:val="Funotenzeichen"/>
        </w:rPr>
        <w:footnoteRef/>
      </w:r>
      <w:r>
        <w:t xml:space="preserve"> </w:t>
      </w:r>
      <w:hyperlink r:id="rId1" w:history="1">
        <w:r w:rsidRPr="00291547">
          <w:rPr>
            <w:rStyle w:val="Hyperlink"/>
          </w:rPr>
          <w:t>http://neo4j.com/</w:t>
        </w:r>
      </w:hyperlink>
    </w:p>
  </w:footnote>
  <w:footnote w:id="22">
    <w:p w:rsidR="009D57F3" w:rsidRPr="009D57F3" w:rsidRDefault="009D57F3">
      <w:pPr>
        <w:pStyle w:val="Funotentext"/>
        <w:rPr>
          <w:rFonts w:asciiTheme="minorHAnsi" w:hAnsiTheme="minorHAnsi"/>
        </w:rPr>
      </w:pPr>
      <w:r>
        <w:rPr>
          <w:rStyle w:val="Funotenzeichen"/>
        </w:rPr>
        <w:footnoteRef/>
      </w:r>
      <w:r>
        <w:t xml:space="preserve"> </w:t>
      </w:r>
      <w:hyperlink r:id="rId2" w:history="1">
        <w:r w:rsidRPr="00BA392E">
          <w:rPr>
            <w:rStyle w:val="Hyperlink"/>
          </w:rPr>
          <w:t>https://github.com/tinkerpop/gremlin/wiki</w:t>
        </w:r>
      </w:hyperlink>
    </w:p>
  </w:footnote>
  <w:footnote w:id="2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NDwvVGV4dD4NCiAgICA8L1RleHRVbml0Pg0KICA8L1RleHRVbml0cz4NCjwvUGxhY2Vob2xkZXI+</w:instrText>
      </w:r>
      <w:r>
        <w:fldChar w:fldCharType="separate"/>
      </w:r>
      <w:bookmarkStart w:id="27" w:name="_CTVP0010161d4488842450fa28c37e9d319d0c0"/>
      <w:r w:rsidR="001A7669">
        <w:t>Markus Kr</w:t>
      </w:r>
      <w:r w:rsidR="001A7669">
        <w:rPr>
          <w:rFonts w:hint="eastAsia"/>
        </w:rPr>
        <w:t>ö</w:t>
      </w:r>
      <w:r w:rsidR="001A7669">
        <w:t>tzsch et al. 2014</w:t>
      </w:r>
      <w:bookmarkEnd w:id="27"/>
      <w:r>
        <w:fldChar w:fldCharType="end"/>
      </w:r>
    </w:p>
  </w:footnote>
  <w:footnote w:id="2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c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kRhbiBCcmlja2xleSB1bmQgUmFtYW5hdGhhbiBHdWhhIDIwM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uIEJyaWNrbGV5IHVuZCBSYW1hbmF0aGFuIEd1aGEgMjAwNDwvVGV4dD4NCiAgICA8L1RleHRVbml0Pg0KICA8L1RleHRVbml0cz4NCjwvUGxhY2Vob2xkZXI+</w:instrText>
      </w:r>
      <w:r>
        <w:fldChar w:fldCharType="separate"/>
      </w:r>
      <w:bookmarkStart w:id="29" w:name="_CTVP001d5ae434b777345f8b893cb051d2c2f1a"/>
      <w:r w:rsidR="001A7669">
        <w:t>Dan Brickley und Ramanathan Guha 2004</w:t>
      </w:r>
      <w:bookmarkEnd w:id="29"/>
      <w:r>
        <w:fldChar w:fldCharType="end"/>
      </w:r>
    </w:p>
  </w:footnote>
  <w:footnote w:id="2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k1hcmt1cyBLcsO2dHpzY2ggZXQgYWwu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MjwvVGV4dD4NCiAgICA8L1RleHRVbml0Pg0KICA8L1RleHRVbml0cz4NCjwvUGxhY2Vob2xkZXI+</w:instrText>
      </w:r>
      <w:r>
        <w:fldChar w:fldCharType="separate"/>
      </w:r>
      <w:bookmarkStart w:id="30" w:name="_CTVP001c7c15a367adb4bc1b55a5c5d44008750"/>
      <w:r w:rsidR="001A7669">
        <w:t>Markus Kr</w:t>
      </w:r>
      <w:r w:rsidR="001A7669">
        <w:rPr>
          <w:rFonts w:hint="eastAsia"/>
        </w:rPr>
        <w:t>ö</w:t>
      </w:r>
      <w:r w:rsidR="001A7669">
        <w:t>tzsch et al. 2012</w:t>
      </w:r>
      <w:bookmarkEnd w:id="30"/>
      <w:r>
        <w:fldChar w:fldCharType="end"/>
      </w:r>
    </w:p>
  </w:footnote>
  <w:footnote w:id="26">
    <w:p w:rsidR="009D57F3" w:rsidRPr="009D57F3" w:rsidRDefault="009D57F3">
      <w:pPr>
        <w:pStyle w:val="Funotentext"/>
        <w:rPr>
          <w:rFonts w:asciiTheme="minorHAnsi" w:hAnsiTheme="minorHAnsi"/>
        </w:rPr>
      </w:pPr>
      <w:r>
        <w:rPr>
          <w:rStyle w:val="Funotenzeichen"/>
        </w:rPr>
        <w:footnoteRef/>
      </w:r>
      <w:r>
        <w:t xml:space="preserve"> </w:t>
      </w:r>
      <w:r w:rsidRPr="00C66BEA">
        <w:fldChar w:fldCharType="begin"/>
      </w:r>
      <w:r w:rsidR="001A7669">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5IaXR6bGVyIDIwMDcsIFMuIDE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E1MDwvVGV4dD4NCiAgICA8L1RleHRVbml0Pg0KICA8L1RleHRVbml0cz4NCjwvUGxhY2Vob2xkZXI+</w:instrText>
      </w:r>
      <w:r w:rsidRPr="00C66BEA">
        <w:fldChar w:fldCharType="separate"/>
      </w:r>
      <w:bookmarkStart w:id="31" w:name="_CTVP001e4a9c54e5b7c48c9ac392cd3bf5c951f"/>
      <w:r w:rsidR="001A7669">
        <w:t>Hitzler 2007, S. 150</w:t>
      </w:r>
      <w:bookmarkEnd w:id="31"/>
      <w:r w:rsidRPr="00C66BEA">
        <w:fldChar w:fldCharType="end"/>
      </w:r>
    </w:p>
  </w:footnote>
  <w:footnote w:id="2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jaGFlbCBLLiBCZXJnbWFuIDIwMDk8L1RleHQ+DQogICAgPC9UZXh0VW5pdD4NCiAgPC9UZXh0VW5pdHM+DQo8L1BsYWNlaG9sZGVyPg==</w:instrText>
      </w:r>
      <w:r>
        <w:fldChar w:fldCharType="separate"/>
      </w:r>
      <w:bookmarkStart w:id="32" w:name="_CTVP00171b27af82a0941f187cb45c27e40b5f0"/>
      <w:r w:rsidR="001A7669">
        <w:t>Michael K. Bergman 2009</w:t>
      </w:r>
      <w:bookmarkEnd w:id="32"/>
      <w:r>
        <w:fldChar w:fldCharType="end"/>
      </w:r>
    </w:p>
  </w:footnote>
  <w:footnote w:id="2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5CYWFkZXIgMjAwMywgUy4gNzLigJM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WFkZXIgMjAwMywgUy4gNzLigJM3MzwvVGV4dD4NCiAgICA8L1RleHRVbml0Pg0KICA8L1RleHRVbml0cz4NCjwvUGxhY2Vob2xkZXI+</w:instrText>
      </w:r>
      <w:r>
        <w:fldChar w:fldCharType="separate"/>
      </w:r>
      <w:bookmarkStart w:id="33" w:name="_CTVP0016ce62e1288e14c40ae2f2db3b59259cd"/>
      <w:r w:rsidR="001A7669">
        <w:t>Baader 2003, S. 72</w:t>
      </w:r>
      <w:r w:rsidR="001A7669">
        <w:rPr>
          <w:rFonts w:hint="eastAsia"/>
        </w:rPr>
        <w:t>–</w:t>
      </w:r>
      <w:r w:rsidR="001A7669">
        <w:t>73</w:t>
      </w:r>
      <w:bookmarkEnd w:id="33"/>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397"/>
      <w:gridCol w:w="1187"/>
    </w:tblGrid>
    <w:tr w:rsidR="00617CAF" w:rsidTr="00C156C3">
      <w:trPr>
        <w:trHeight w:val="276"/>
      </w:trPr>
      <w:tc>
        <w:tcPr>
          <w:tcW w:w="5397" w:type="dxa"/>
          <w:tcBorders>
            <w:bottom w:val="single" w:sz="4" w:space="0" w:color="D9D9D9" w:themeColor="background1" w:themeShade="D9"/>
          </w:tcBorders>
        </w:tcPr>
        <w:p w:rsidR="00617CAF" w:rsidRDefault="005C2808" w:rsidP="00274C32">
          <w:pPr>
            <w:pStyle w:val="KeinLeerraum"/>
          </w:pPr>
          <w:r>
            <w:fldChar w:fldCharType="begin"/>
          </w:r>
          <w:r>
            <w:instrText xml:space="preserve"> STYLEREF "Überschrift 1" \* MERGEFORMAT </w:instrText>
          </w:r>
          <w:r>
            <w:fldChar w:fldCharType="separate"/>
          </w:r>
          <w:r w:rsidR="009A234C">
            <w:rPr>
              <w:noProof/>
            </w:rPr>
            <w:t>Schlussbetrachtung</w:t>
          </w:r>
          <w:r>
            <w:rPr>
              <w:noProof/>
            </w:rPr>
            <w:fldChar w:fldCharType="end"/>
          </w:r>
        </w:p>
      </w:tc>
      <w:tc>
        <w:tcPr>
          <w:tcW w:w="1187"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9A234C">
            <w:rPr>
              <w:noProof/>
            </w:rPr>
            <w:t>10</w:t>
          </w:r>
          <w:r w:rsidRPr="00274C32">
            <w:fldChar w:fldCharType="end"/>
          </w:r>
          <w:r>
            <w:t xml:space="preserve"> / </w:t>
          </w:r>
          <w:r>
            <w:fldChar w:fldCharType="begin"/>
          </w:r>
          <w:r>
            <w:instrText xml:space="preserve"> NUMPAGES  \# "0"  \* MERGEFORMAT </w:instrText>
          </w:r>
          <w:r>
            <w:fldChar w:fldCharType="separate"/>
          </w:r>
          <w:r w:rsidR="009A234C">
            <w:rPr>
              <w:noProof/>
            </w:rPr>
            <w:t>11</w:t>
          </w:r>
          <w:r>
            <w:fldChar w:fldCharType="end"/>
          </w:r>
          <w:r>
            <w:t xml:space="preserve"> </w:t>
          </w:r>
        </w:p>
      </w:tc>
    </w:tr>
  </w:tbl>
  <w:p w:rsidR="00617CAF" w:rsidRPr="00274C32" w:rsidRDefault="00617CAF"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de-DE" w:vendorID="64" w:dllVersion="131078" w:nlCheck="1" w:checkStyle="1"/>
  <w:activeWritingStyle w:appName="MSWord" w:lang="en-US" w:vendorID="64" w:dllVersion="131078" w:nlCheck="1" w:checkStyle="1"/>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23B3"/>
    <w:rsid w:val="000100C5"/>
    <w:rsid w:val="00011658"/>
    <w:rsid w:val="000125F9"/>
    <w:rsid w:val="00013F1E"/>
    <w:rsid w:val="0002761B"/>
    <w:rsid w:val="00032230"/>
    <w:rsid w:val="00032299"/>
    <w:rsid w:val="0003242D"/>
    <w:rsid w:val="00044D21"/>
    <w:rsid w:val="00062D89"/>
    <w:rsid w:val="0006526D"/>
    <w:rsid w:val="00070F2F"/>
    <w:rsid w:val="0007113C"/>
    <w:rsid w:val="00077CE0"/>
    <w:rsid w:val="00080B9A"/>
    <w:rsid w:val="00082A3C"/>
    <w:rsid w:val="00091301"/>
    <w:rsid w:val="00091659"/>
    <w:rsid w:val="00097B2B"/>
    <w:rsid w:val="000A7C43"/>
    <w:rsid w:val="000B4115"/>
    <w:rsid w:val="000C31AB"/>
    <w:rsid w:val="000C7179"/>
    <w:rsid w:val="000D130F"/>
    <w:rsid w:val="000D2CFB"/>
    <w:rsid w:val="000D47F3"/>
    <w:rsid w:val="000D637D"/>
    <w:rsid w:val="000E77ED"/>
    <w:rsid w:val="000F0532"/>
    <w:rsid w:val="000F17BC"/>
    <w:rsid w:val="000F5BEC"/>
    <w:rsid w:val="000F6787"/>
    <w:rsid w:val="000F7931"/>
    <w:rsid w:val="00102094"/>
    <w:rsid w:val="0011090F"/>
    <w:rsid w:val="00111AC6"/>
    <w:rsid w:val="0011793A"/>
    <w:rsid w:val="00121393"/>
    <w:rsid w:val="00127D3D"/>
    <w:rsid w:val="001368E7"/>
    <w:rsid w:val="001466F6"/>
    <w:rsid w:val="0014785E"/>
    <w:rsid w:val="0015455F"/>
    <w:rsid w:val="001748AE"/>
    <w:rsid w:val="00176261"/>
    <w:rsid w:val="0017657D"/>
    <w:rsid w:val="00181B47"/>
    <w:rsid w:val="00182780"/>
    <w:rsid w:val="00192E3A"/>
    <w:rsid w:val="00192EA8"/>
    <w:rsid w:val="0019585B"/>
    <w:rsid w:val="00196B41"/>
    <w:rsid w:val="001A7669"/>
    <w:rsid w:val="001C26D8"/>
    <w:rsid w:val="001C30A6"/>
    <w:rsid w:val="001D2AC2"/>
    <w:rsid w:val="001F1276"/>
    <w:rsid w:val="001F2C68"/>
    <w:rsid w:val="00210325"/>
    <w:rsid w:val="00214875"/>
    <w:rsid w:val="00233FCC"/>
    <w:rsid w:val="00242ABB"/>
    <w:rsid w:val="0025194B"/>
    <w:rsid w:val="00252AA7"/>
    <w:rsid w:val="002538D8"/>
    <w:rsid w:val="0025491C"/>
    <w:rsid w:val="00257D83"/>
    <w:rsid w:val="00261F96"/>
    <w:rsid w:val="00262D8D"/>
    <w:rsid w:val="00265D33"/>
    <w:rsid w:val="00266C25"/>
    <w:rsid w:val="00270CE4"/>
    <w:rsid w:val="0027159E"/>
    <w:rsid w:val="002715AE"/>
    <w:rsid w:val="00274C32"/>
    <w:rsid w:val="002763ED"/>
    <w:rsid w:val="00284FA6"/>
    <w:rsid w:val="002855B9"/>
    <w:rsid w:val="00285AB2"/>
    <w:rsid w:val="00291547"/>
    <w:rsid w:val="00292C9B"/>
    <w:rsid w:val="0029592F"/>
    <w:rsid w:val="002B2CAD"/>
    <w:rsid w:val="002B4BDA"/>
    <w:rsid w:val="002C422A"/>
    <w:rsid w:val="002C6742"/>
    <w:rsid w:val="002D1072"/>
    <w:rsid w:val="002D6FD7"/>
    <w:rsid w:val="002D78E2"/>
    <w:rsid w:val="003027AD"/>
    <w:rsid w:val="00304C96"/>
    <w:rsid w:val="0030522B"/>
    <w:rsid w:val="00306330"/>
    <w:rsid w:val="003066A9"/>
    <w:rsid w:val="003076CA"/>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3937"/>
    <w:rsid w:val="00427DAE"/>
    <w:rsid w:val="00440CC5"/>
    <w:rsid w:val="00440D21"/>
    <w:rsid w:val="0047188C"/>
    <w:rsid w:val="00474F30"/>
    <w:rsid w:val="0048006E"/>
    <w:rsid w:val="00480DD1"/>
    <w:rsid w:val="00482B8D"/>
    <w:rsid w:val="004830EB"/>
    <w:rsid w:val="00484083"/>
    <w:rsid w:val="0049030D"/>
    <w:rsid w:val="004A4C57"/>
    <w:rsid w:val="004A5610"/>
    <w:rsid w:val="004B16E6"/>
    <w:rsid w:val="004B4095"/>
    <w:rsid w:val="004B5658"/>
    <w:rsid w:val="004C0BD3"/>
    <w:rsid w:val="004C5B25"/>
    <w:rsid w:val="004D1C84"/>
    <w:rsid w:val="004D60AA"/>
    <w:rsid w:val="004F0E65"/>
    <w:rsid w:val="004F0FB3"/>
    <w:rsid w:val="004F19DF"/>
    <w:rsid w:val="004F3F6C"/>
    <w:rsid w:val="004F489E"/>
    <w:rsid w:val="00511A4A"/>
    <w:rsid w:val="00516267"/>
    <w:rsid w:val="005214AF"/>
    <w:rsid w:val="005238EC"/>
    <w:rsid w:val="00535213"/>
    <w:rsid w:val="00536592"/>
    <w:rsid w:val="00544079"/>
    <w:rsid w:val="00547ED0"/>
    <w:rsid w:val="00557911"/>
    <w:rsid w:val="00562E45"/>
    <w:rsid w:val="00571C95"/>
    <w:rsid w:val="00583AA1"/>
    <w:rsid w:val="00587BB9"/>
    <w:rsid w:val="005921A2"/>
    <w:rsid w:val="00593C83"/>
    <w:rsid w:val="005971D8"/>
    <w:rsid w:val="005A3236"/>
    <w:rsid w:val="005A7F36"/>
    <w:rsid w:val="005C11E7"/>
    <w:rsid w:val="005C2808"/>
    <w:rsid w:val="005C5244"/>
    <w:rsid w:val="005D26BD"/>
    <w:rsid w:val="005D39D9"/>
    <w:rsid w:val="0060289C"/>
    <w:rsid w:val="006041D0"/>
    <w:rsid w:val="00617CAF"/>
    <w:rsid w:val="00617D1C"/>
    <w:rsid w:val="00627D5C"/>
    <w:rsid w:val="00641BD0"/>
    <w:rsid w:val="0064641C"/>
    <w:rsid w:val="00653981"/>
    <w:rsid w:val="0065661B"/>
    <w:rsid w:val="0066720C"/>
    <w:rsid w:val="0066763B"/>
    <w:rsid w:val="00673028"/>
    <w:rsid w:val="00677A57"/>
    <w:rsid w:val="006855AC"/>
    <w:rsid w:val="006877C8"/>
    <w:rsid w:val="00692FB1"/>
    <w:rsid w:val="006979ED"/>
    <w:rsid w:val="006D45A1"/>
    <w:rsid w:val="006E0EE0"/>
    <w:rsid w:val="006E215E"/>
    <w:rsid w:val="006E7110"/>
    <w:rsid w:val="006E7126"/>
    <w:rsid w:val="006F0C49"/>
    <w:rsid w:val="006F0C9A"/>
    <w:rsid w:val="006F48AF"/>
    <w:rsid w:val="0070708B"/>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56FB"/>
    <w:rsid w:val="007A7262"/>
    <w:rsid w:val="007B5171"/>
    <w:rsid w:val="007B6ED6"/>
    <w:rsid w:val="007C4BC9"/>
    <w:rsid w:val="007D05F7"/>
    <w:rsid w:val="007D3976"/>
    <w:rsid w:val="007D6CA4"/>
    <w:rsid w:val="007D7777"/>
    <w:rsid w:val="007F0054"/>
    <w:rsid w:val="007F2A42"/>
    <w:rsid w:val="007F5099"/>
    <w:rsid w:val="007F5248"/>
    <w:rsid w:val="007F6AEE"/>
    <w:rsid w:val="00805892"/>
    <w:rsid w:val="008218DC"/>
    <w:rsid w:val="00850752"/>
    <w:rsid w:val="00862DDF"/>
    <w:rsid w:val="00864B67"/>
    <w:rsid w:val="008740E0"/>
    <w:rsid w:val="00886E21"/>
    <w:rsid w:val="00893F77"/>
    <w:rsid w:val="008953FA"/>
    <w:rsid w:val="008A36E1"/>
    <w:rsid w:val="008B100A"/>
    <w:rsid w:val="008B3577"/>
    <w:rsid w:val="008C44B0"/>
    <w:rsid w:val="008C4EB9"/>
    <w:rsid w:val="008D5326"/>
    <w:rsid w:val="008E5E8E"/>
    <w:rsid w:val="008E6807"/>
    <w:rsid w:val="008F0887"/>
    <w:rsid w:val="008F4644"/>
    <w:rsid w:val="008F4CBE"/>
    <w:rsid w:val="00900890"/>
    <w:rsid w:val="009056D6"/>
    <w:rsid w:val="009060EB"/>
    <w:rsid w:val="00911C4B"/>
    <w:rsid w:val="0091597F"/>
    <w:rsid w:val="00954859"/>
    <w:rsid w:val="00962296"/>
    <w:rsid w:val="00967F65"/>
    <w:rsid w:val="009717C9"/>
    <w:rsid w:val="00974A6D"/>
    <w:rsid w:val="00986594"/>
    <w:rsid w:val="009A234C"/>
    <w:rsid w:val="009B320D"/>
    <w:rsid w:val="009B3853"/>
    <w:rsid w:val="009C0060"/>
    <w:rsid w:val="009C75A9"/>
    <w:rsid w:val="009D0A95"/>
    <w:rsid w:val="009D57F3"/>
    <w:rsid w:val="009F12B3"/>
    <w:rsid w:val="00A173E2"/>
    <w:rsid w:val="00A200D3"/>
    <w:rsid w:val="00A20B65"/>
    <w:rsid w:val="00A21C25"/>
    <w:rsid w:val="00A30F94"/>
    <w:rsid w:val="00A40862"/>
    <w:rsid w:val="00A429F6"/>
    <w:rsid w:val="00A5114A"/>
    <w:rsid w:val="00A524E4"/>
    <w:rsid w:val="00A5676A"/>
    <w:rsid w:val="00A57043"/>
    <w:rsid w:val="00A70102"/>
    <w:rsid w:val="00A76086"/>
    <w:rsid w:val="00A8545E"/>
    <w:rsid w:val="00A90B7A"/>
    <w:rsid w:val="00AB4F5A"/>
    <w:rsid w:val="00AC09CB"/>
    <w:rsid w:val="00AC296B"/>
    <w:rsid w:val="00AC40D9"/>
    <w:rsid w:val="00AC7D3C"/>
    <w:rsid w:val="00AD08FD"/>
    <w:rsid w:val="00AD1805"/>
    <w:rsid w:val="00AD4420"/>
    <w:rsid w:val="00AE773F"/>
    <w:rsid w:val="00AF09B4"/>
    <w:rsid w:val="00AF309C"/>
    <w:rsid w:val="00AF6802"/>
    <w:rsid w:val="00B04DD5"/>
    <w:rsid w:val="00B1760C"/>
    <w:rsid w:val="00B259A3"/>
    <w:rsid w:val="00B2633A"/>
    <w:rsid w:val="00B34A9D"/>
    <w:rsid w:val="00B35E3C"/>
    <w:rsid w:val="00B529BC"/>
    <w:rsid w:val="00B60844"/>
    <w:rsid w:val="00B643FD"/>
    <w:rsid w:val="00B72240"/>
    <w:rsid w:val="00B75DE7"/>
    <w:rsid w:val="00B7628A"/>
    <w:rsid w:val="00B85F3C"/>
    <w:rsid w:val="00BA1564"/>
    <w:rsid w:val="00BA2C70"/>
    <w:rsid w:val="00BA392E"/>
    <w:rsid w:val="00BA60F5"/>
    <w:rsid w:val="00BA7590"/>
    <w:rsid w:val="00BB7E39"/>
    <w:rsid w:val="00BD30DF"/>
    <w:rsid w:val="00BD562F"/>
    <w:rsid w:val="00BE02DE"/>
    <w:rsid w:val="00BE2B85"/>
    <w:rsid w:val="00BE38A6"/>
    <w:rsid w:val="00BE3AA7"/>
    <w:rsid w:val="00BF0354"/>
    <w:rsid w:val="00BF53BB"/>
    <w:rsid w:val="00BF579E"/>
    <w:rsid w:val="00BF7D32"/>
    <w:rsid w:val="00BF7EB9"/>
    <w:rsid w:val="00C105B0"/>
    <w:rsid w:val="00C1349B"/>
    <w:rsid w:val="00C156C3"/>
    <w:rsid w:val="00C207BB"/>
    <w:rsid w:val="00C24E59"/>
    <w:rsid w:val="00C34AB4"/>
    <w:rsid w:val="00C43765"/>
    <w:rsid w:val="00C46F55"/>
    <w:rsid w:val="00C53B32"/>
    <w:rsid w:val="00C66BEA"/>
    <w:rsid w:val="00C73837"/>
    <w:rsid w:val="00C830C4"/>
    <w:rsid w:val="00C910CB"/>
    <w:rsid w:val="00CA59D8"/>
    <w:rsid w:val="00CA6BA5"/>
    <w:rsid w:val="00CA7F2F"/>
    <w:rsid w:val="00CB382B"/>
    <w:rsid w:val="00CB4A50"/>
    <w:rsid w:val="00CB4BDA"/>
    <w:rsid w:val="00CC0432"/>
    <w:rsid w:val="00CC123C"/>
    <w:rsid w:val="00CC399C"/>
    <w:rsid w:val="00CE0860"/>
    <w:rsid w:val="00CE3FAE"/>
    <w:rsid w:val="00CE73C2"/>
    <w:rsid w:val="00CE7F66"/>
    <w:rsid w:val="00D04595"/>
    <w:rsid w:val="00D14E4C"/>
    <w:rsid w:val="00D22E19"/>
    <w:rsid w:val="00D26D8F"/>
    <w:rsid w:val="00D33FB9"/>
    <w:rsid w:val="00D60D0A"/>
    <w:rsid w:val="00D72954"/>
    <w:rsid w:val="00D72F93"/>
    <w:rsid w:val="00D8343A"/>
    <w:rsid w:val="00D94118"/>
    <w:rsid w:val="00DB4F42"/>
    <w:rsid w:val="00DC7E62"/>
    <w:rsid w:val="00DE0B1F"/>
    <w:rsid w:val="00DE1EDE"/>
    <w:rsid w:val="00DF0FAC"/>
    <w:rsid w:val="00DF286E"/>
    <w:rsid w:val="00E016C0"/>
    <w:rsid w:val="00E038FA"/>
    <w:rsid w:val="00E223C9"/>
    <w:rsid w:val="00E25A0E"/>
    <w:rsid w:val="00E32613"/>
    <w:rsid w:val="00E35DA7"/>
    <w:rsid w:val="00E375C7"/>
    <w:rsid w:val="00E40F9E"/>
    <w:rsid w:val="00E46010"/>
    <w:rsid w:val="00E5653F"/>
    <w:rsid w:val="00E603DC"/>
    <w:rsid w:val="00E64F62"/>
    <w:rsid w:val="00E65758"/>
    <w:rsid w:val="00E83E70"/>
    <w:rsid w:val="00E86561"/>
    <w:rsid w:val="00E86623"/>
    <w:rsid w:val="00E87875"/>
    <w:rsid w:val="00E962F5"/>
    <w:rsid w:val="00E9689F"/>
    <w:rsid w:val="00EA3A03"/>
    <w:rsid w:val="00ED11D6"/>
    <w:rsid w:val="00EF0700"/>
    <w:rsid w:val="00F014B3"/>
    <w:rsid w:val="00F042E1"/>
    <w:rsid w:val="00F05312"/>
    <w:rsid w:val="00F06D77"/>
    <w:rsid w:val="00F137AC"/>
    <w:rsid w:val="00F16591"/>
    <w:rsid w:val="00F231EE"/>
    <w:rsid w:val="00F26698"/>
    <w:rsid w:val="00F355B1"/>
    <w:rsid w:val="00F37D4A"/>
    <w:rsid w:val="00F5113D"/>
    <w:rsid w:val="00F65FC6"/>
    <w:rsid w:val="00F766D0"/>
    <w:rsid w:val="00F82D97"/>
    <w:rsid w:val="00F847A4"/>
    <w:rsid w:val="00F847E7"/>
    <w:rsid w:val="00F96E3B"/>
    <w:rsid w:val="00FA005C"/>
    <w:rsid w:val="00FC6429"/>
    <w:rsid w:val="00FC66CE"/>
    <w:rsid w:val="00FD0D7C"/>
    <w:rsid w:val="00FD10F8"/>
    <w:rsid w:val="00FD1E57"/>
    <w:rsid w:val="00FE0020"/>
    <w:rsid w:val="00FE05B0"/>
    <w:rsid w:val="00FE47F1"/>
    <w:rsid w:val="00FE65A7"/>
    <w:rsid w:val="00FE723F"/>
    <w:rsid w:val="00FF4A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FDF2BE6-76F6-4A97-AAB1-1BD10255F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23937"/>
    <w:pPr>
      <w:spacing w:after="120" w:line="300" w:lineRule="exact"/>
      <w:jc w:val="both"/>
    </w:pPr>
    <w:rPr>
      <w:rFonts w:ascii="Roboto Slab Light" w:hAnsi="Roboto Slab Light"/>
      <w:sz w:val="18"/>
    </w:rPr>
  </w:style>
  <w:style w:type="paragraph" w:styleId="berschrift1">
    <w:name w:val="heading 1"/>
    <w:basedOn w:val="Standard"/>
    <w:next w:val="Standard"/>
    <w:qFormat/>
    <w:rsid w:val="00850752"/>
    <w:pPr>
      <w:keepNext/>
      <w:numPr>
        <w:numId w:val="1"/>
      </w:numPr>
      <w:pBdr>
        <w:bottom w:val="single" w:sz="4" w:space="1" w:color="A6A6A6" w:themeColor="background1" w:themeShade="A6"/>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850752"/>
    <w:pPr>
      <w:numPr>
        <w:ilvl w:val="1"/>
      </w:numPr>
      <w:pBdr>
        <w:bottom w:val="dotted" w:sz="4" w:space="1" w:color="A6A6A6" w:themeColor="background1" w:themeShade="A6"/>
      </w:pBdr>
      <w:tabs>
        <w:tab w:val="clear" w:pos="680"/>
        <w:tab w:val="left" w:pos="720"/>
      </w:tabs>
      <w:spacing w:after="40"/>
      <w:ind w:left="720" w:hanging="720"/>
      <w:outlineLvl w:val="1"/>
    </w:pPr>
    <w:rPr>
      <w:sz w:val="28"/>
    </w:rPr>
  </w:style>
  <w:style w:type="paragraph" w:styleId="berschrift3">
    <w:name w:val="heading 3"/>
    <w:basedOn w:val="berschrift2"/>
    <w:next w:val="Standard"/>
    <w:qFormat/>
    <w:rsid w:val="00850752"/>
    <w:pPr>
      <w:numPr>
        <w:ilvl w:val="2"/>
      </w:numPr>
      <w:pBdr>
        <w:bottom w:val="dotted" w:sz="4" w:space="1" w:color="D9D9D9" w:themeColor="background1" w:themeShade="D9"/>
      </w:pBdr>
      <w:tabs>
        <w:tab w:val="clear" w:pos="680"/>
      </w:tabs>
      <w:spacing w:before="320" w:after="20" w:line="320" w:lineRule="exact"/>
      <w:ind w:left="720" w:hanging="720"/>
      <w:outlineLvl w:val="2"/>
    </w:pPr>
    <w:rPr>
      <w:sz w:val="24"/>
    </w:rPr>
  </w:style>
  <w:style w:type="paragraph" w:styleId="berschrift4">
    <w:name w:val="heading 4"/>
    <w:basedOn w:val="berschrift3"/>
    <w:next w:val="Standard"/>
    <w:qFormat/>
    <w:rsid w:val="00A173E2"/>
    <w:pPr>
      <w:numPr>
        <w:ilvl w:val="0"/>
        <w:numId w:val="0"/>
      </w:numPr>
      <w:pBdr>
        <w:bottom w:val="none" w:sz="0" w:space="0" w:color="auto"/>
      </w:pBdr>
      <w:spacing w:before="240" w:after="0" w:line="288" w:lineRule="auto"/>
      <w:outlineLvl w:val="3"/>
    </w:pPr>
    <w:rPr>
      <w:b/>
      <w:sz w:val="22"/>
    </w:rPr>
  </w:style>
  <w:style w:type="paragraph" w:styleId="berschrift5">
    <w:name w:val="heading 5"/>
    <w:basedOn w:val="berschrift4"/>
    <w:next w:val="Standard"/>
    <w:pPr>
      <w:numPr>
        <w:ilvl w:val="4"/>
      </w:numPr>
      <w:ind w:left="720" w:hanging="720"/>
      <w:outlineLvl w:val="4"/>
    </w:pPr>
  </w:style>
  <w:style w:type="paragraph" w:styleId="berschrift6">
    <w:name w:val="heading 6"/>
    <w:basedOn w:val="berschrift5"/>
    <w:next w:val="Standard"/>
    <w:pPr>
      <w:numPr>
        <w:ilvl w:val="5"/>
      </w:numPr>
      <w:ind w:left="720" w:hanging="720"/>
      <w:outlineLvl w:val="5"/>
    </w:pPr>
  </w:style>
  <w:style w:type="paragraph" w:styleId="berschrift7">
    <w:name w:val="heading 7"/>
    <w:basedOn w:val="berschrift6"/>
    <w:next w:val="Standard"/>
    <w:pPr>
      <w:numPr>
        <w:ilvl w:val="6"/>
      </w:numPr>
      <w:ind w:left="720" w:hanging="720"/>
      <w:outlineLvl w:val="6"/>
    </w:pPr>
  </w:style>
  <w:style w:type="paragraph" w:styleId="berschrift8">
    <w:name w:val="heading 8"/>
    <w:basedOn w:val="berschrift7"/>
    <w:next w:val="Standard"/>
    <w:pPr>
      <w:numPr>
        <w:ilvl w:val="7"/>
      </w:numPr>
      <w:ind w:left="720" w:hanging="720"/>
      <w:outlineLvl w:val="7"/>
    </w:pPr>
  </w:style>
  <w:style w:type="paragraph" w:styleId="berschrift9">
    <w:name w:val="heading 9"/>
    <w:basedOn w:val="berschrift8"/>
    <w:next w:val="Standard"/>
    <w:pPr>
      <w:numPr>
        <w:ilvl w:val="8"/>
      </w:numPr>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sid w:val="00B35E3C"/>
    <w:rPr>
      <w:color w:val="auto"/>
      <w:u w:val="non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FC66CE"/>
    <w:pPr>
      <w:spacing w:after="360"/>
    </w:pPr>
    <w:rPr>
      <w:color w:val="808080" w:themeColor="background1" w:themeShade="80"/>
    </w:rPr>
  </w:style>
  <w:style w:type="character" w:styleId="Funotenzeichen">
    <w:name w:val="footnote reference"/>
    <w:semiHidden/>
    <w:rsid w:val="00262D8D"/>
    <w:rPr>
      <w:sz w:val="16"/>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rsid w:val="00AF09B4"/>
    <w:pPr>
      <w:tabs>
        <w:tab w:val="left" w:pos="284"/>
      </w:tabs>
      <w:spacing w:after="0" w:line="240" w:lineRule="auto"/>
      <w:ind w:left="284" w:hanging="284"/>
      <w:jc w:val="left"/>
    </w:pPr>
    <w:rPr>
      <w:rFonts w:ascii="Roboto Light" w:hAnsi="Roboto Light"/>
      <w:sz w:val="14"/>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E40F9E"/>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240" w:after="24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1A7669"/>
    <w:pPr>
      <w:spacing w:before="6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1A7669"/>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tinkerpop/gremlin/wiki" TargetMode="External"/><Relationship Id="rId1" Type="http://schemas.openxmlformats.org/officeDocument/2006/relationships/hyperlink" Target="http://neo4j.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CC679-C825-41A2-B556-A0014B24E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996</Words>
  <Characters>28479</Characters>
  <Application>Microsoft Office Word</Application>
  <DocSecurity>0</DocSecurity>
  <Lines>237</Lines>
  <Paragraphs>6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33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Fannon</cp:lastModifiedBy>
  <cp:revision>283</cp:revision>
  <cp:lastPrinted>2014-12-30T09:24:00Z</cp:lastPrinted>
  <dcterms:created xsi:type="dcterms:W3CDTF">2014-10-24T08:21:00Z</dcterms:created>
  <dcterms:modified xsi:type="dcterms:W3CDTF">2014-12-30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antic Web</vt:lpwstr>
  </property>
  <property fmtid="{D5CDD505-2E9C-101B-9397-08002B2CF9AE}" pid="3" name="CitaviDocumentProperty_11">
    <vt:lpwstr>Überschrift 1</vt:lpwstr>
  </property>
  <property fmtid="{D5CDD505-2E9C-101B-9397-08002B2CF9AE}" pid="4" name="CitaviDocumentProperty_12">
    <vt:lpwstr>Zitat</vt:lpwstr>
  </property>
  <property fmtid="{D5CDD505-2E9C-101B-9397-08002B2CF9AE}" pid="5" name="CitaviDocumentProperty_16">
    <vt:lpwstr>Untertitel</vt:lpwstr>
  </property>
  <property fmtid="{D5CDD505-2E9C-101B-9397-08002B2CF9AE}" pid="6" name="CitaviDocumentProperty_13">
    <vt:lpwstr>Zitat</vt:lpwstr>
  </property>
  <property fmtid="{D5CDD505-2E9C-101B-9397-08002B2CF9AE}" pid="7" name="CitaviDocumentProperty_15">
    <vt:lpwstr>Zitat</vt:lpwstr>
  </property>
  <property fmtid="{D5CDD505-2E9C-101B-9397-08002B2CF9AE}" pid="8" name="CitaviDocumentProperty_17">
    <vt:lpwstr>Standard</vt:lpwstr>
  </property>
  <property fmtid="{D5CDD505-2E9C-101B-9397-08002B2CF9AE}" pid="9" name="CitaviDocumentProperty_24">
    <vt:lpwstr>True</vt:lpwstr>
  </property>
  <property fmtid="{D5CDD505-2E9C-101B-9397-08002B2CF9AE}" pid="10" name="CitaviDocumentProperty_2">
    <vt:lpwstr>2</vt:lpwstr>
  </property>
  <property fmtid="{D5CDD505-2E9C-101B-9397-08002B2CF9AE}" pid="11" name="CitaviDocumentProperty_8">
    <vt:lpwstr>D:\Daten\Citavi 4\Projects\Semantic Web\Semantic Web.ctv4</vt:lpwstr>
  </property>
  <property fmtid="{D5CDD505-2E9C-101B-9397-08002B2CF9AE}" pid="12" name="CitaviDocumentProperty_3">
    <vt:lpwstr>2</vt:lpwstr>
  </property>
  <property fmtid="{D5CDD505-2E9C-101B-9397-08002B2CF9AE}" pid="13" name="CitaviDocumentProperty_0">
    <vt:lpwstr>f1ed8f7d-1c65-4f06-ad48-3e96e725bea1</vt:lpwstr>
  </property>
  <property fmtid="{D5CDD505-2E9C-101B-9397-08002B2CF9AE}" pid="14" name="CitaviDocumentProperty_1">
    <vt:lpwstr>4.4.0.28</vt:lpwstr>
  </property>
  <property fmtid="{D5CDD505-2E9C-101B-9397-08002B2CF9AE}" pid="15" name="CitaviDocumentProperty_6">
    <vt:lpwstr>False</vt:lpwstr>
  </property>
</Properties>
</file>